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27C0CC" w14:textId="7E6DCC34" w:rsidR="005D1F58" w:rsidRPr="002F794A" w:rsidRDefault="0061538C" w:rsidP="0061538C">
      <w:pPr>
        <w:pStyle w:val="Heading1"/>
      </w:pPr>
      <w:r w:rsidRPr="002F794A">
        <w:t xml:space="preserve">1.0 </w:t>
      </w:r>
      <w:r w:rsidRPr="002F794A">
        <w:t>Introduction</w:t>
      </w:r>
    </w:p>
    <w:p w14:paraId="3E1E544C" w14:textId="77777777" w:rsidR="00B447E3" w:rsidRPr="002F794A" w:rsidRDefault="00B447E3" w:rsidP="00B447E3">
      <w:r w:rsidRPr="002F794A">
        <w:t>The healthcare structure of Ghana embraces various public health initiatives for enhancing health results and dealing with significant health issues. This paper analyses the organisation of health services and social care in Ghana by investigating prevention-based campaigns and educational initiatives and vaccinations. The research demonstrates how the government works to improve healthcare accessibility by implementing these initiatives which both prevent diseases and enhance public health security. The implemented strategies provide knowledge about Ghana's dual approach to managing communicable and non-communicable diseases, which supports equal healthcare distribution and long-term health improvements for the population.</w:t>
      </w:r>
    </w:p>
    <w:p w14:paraId="27094F8A" w14:textId="51CA571E" w:rsidR="0061538C" w:rsidRPr="002F794A" w:rsidRDefault="0061538C" w:rsidP="0061538C">
      <w:pPr>
        <w:pStyle w:val="Heading1"/>
      </w:pPr>
      <w:r w:rsidRPr="002F794A">
        <w:t xml:space="preserve">2.0 </w:t>
      </w:r>
      <w:r w:rsidRPr="002F794A">
        <w:t>The Structure of Health and Social Care Provision in Ghana</w:t>
      </w:r>
    </w:p>
    <w:p w14:paraId="7D989A0D" w14:textId="1833445C" w:rsidR="0061538C" w:rsidRPr="002F794A" w:rsidRDefault="0061538C" w:rsidP="000B402E">
      <w:pPr>
        <w:pStyle w:val="Heading2"/>
      </w:pPr>
      <w:r w:rsidRPr="002F794A">
        <w:t xml:space="preserve">2.1 </w:t>
      </w:r>
      <w:r w:rsidRPr="002F794A">
        <w:t>Aims of Health and Social Care</w:t>
      </w:r>
    </w:p>
    <w:p w14:paraId="06B02844" w14:textId="5A0E3E75" w:rsidR="00B447E3" w:rsidRPr="00B447E3" w:rsidRDefault="00B447E3" w:rsidP="00B447E3">
      <w:r w:rsidRPr="00B447E3">
        <w:t>The main goals of health and social care focus on improving the overall health and well-being of the population through access to necessary care and treatment. The health and social care system delivers vital healthcare and social support programmes, particularly to elderly people, disabled individuals, and those with long-term health conditions</w:t>
      </w:r>
      <w:r w:rsidR="006E55B1">
        <w:t xml:space="preserve"> </w:t>
      </w:r>
      <w:r w:rsidR="006E55B1">
        <w:fldChar w:fldCharType="begin"/>
      </w:r>
      <w:r w:rsidR="006E55B1">
        <w:instrText xml:space="preserve"> ADDIN ZOTERO_ITEM CSL_CITATION {"citationID":"i4l04zvc","properties":{"formattedCitation":"(Ministry of Health, 2025)","plainCitation":"(Ministry of Health, 2025)","noteIndex":0},"citationItems":[{"id":670,"uris":["http://zotero.org/users/16378538/items/4HA8RQNK"],"itemData":{"id":670,"type":"post-weblog","abstract":"The Ghana Health Service (GHS) is a Ghanaian government body established in 1996 as part of the Health Sector Reform of Ghana. The Health Service is under the Ministry of Health. The Health service primarily administrates the health services provided by the government and in implementing government policies on healthcare. History The Ghana Health Service …","container-title":"Ministry Of Health","language":"en-US","title":"Ghana Health Service","URL":"https://www.moh.gov.gh/ghana-health-service/","author":[{"family":"Ministry of Health","given":""}],"accessed":{"date-parts":[["2025",2,15]]},"issued":{"date-parts":[["2025"]]}}}],"schema":"https://github.com/citation-style-language/schema/raw/master/csl-citation.json"} </w:instrText>
      </w:r>
      <w:r w:rsidR="006E55B1">
        <w:fldChar w:fldCharType="separate"/>
      </w:r>
      <w:r w:rsidR="006E55B1" w:rsidRPr="006E55B1">
        <w:rPr>
          <w:rFonts w:cs="Arial"/>
        </w:rPr>
        <w:t>(Ministry of Health, 2025)</w:t>
      </w:r>
      <w:r w:rsidR="006E55B1">
        <w:fldChar w:fldCharType="end"/>
      </w:r>
      <w:r w:rsidRPr="00B447E3">
        <w:t>.</w:t>
      </w:r>
    </w:p>
    <w:p w14:paraId="2F055E78" w14:textId="48DD9282" w:rsidR="00B447E3" w:rsidRPr="00B447E3" w:rsidRDefault="00B447E3" w:rsidP="00B447E3">
      <w:r w:rsidRPr="00B447E3">
        <w:t>The fundamental objective is universal health coverage (UHC), which provides necessary medical services to all people without financial obstacles</w:t>
      </w:r>
      <w:r w:rsidR="006E55B1">
        <w:t xml:space="preserve"> </w:t>
      </w:r>
      <w:r w:rsidR="006E55B1">
        <w:fldChar w:fldCharType="begin"/>
      </w:r>
      <w:r w:rsidR="006E55B1">
        <w:instrText xml:space="preserve"> ADDIN ZOTERO_ITEM CSL_CITATION {"citationID":"myzr3lLh","properties":{"formattedCitation":"(Ministry of Health, 2020)","plainCitation":"(Ministry of Health, 2020)","noteIndex":0},"citationItems":[{"id":708,"uris":["http://zotero.org/users/16378538/items/J2HCFCYD"],"itemData":{"id":708,"type":"book","title":"National Health Policy:  Ensuring healthy lives for all","author":[{"family":"Ministry of Health","given":"Ghana"}],"issued":{"date-parts":[["2020",1]]}}}],"schema":"https://github.com/citation-style-language/schema/raw/master/csl-citation.json"} </w:instrText>
      </w:r>
      <w:r w:rsidR="006E55B1">
        <w:fldChar w:fldCharType="separate"/>
      </w:r>
      <w:r w:rsidR="006E55B1" w:rsidRPr="006E55B1">
        <w:rPr>
          <w:rFonts w:cs="Arial"/>
        </w:rPr>
        <w:t>(Ministry of Health, 2020)</w:t>
      </w:r>
      <w:r w:rsidR="006E55B1">
        <w:fldChar w:fldCharType="end"/>
      </w:r>
      <w:r w:rsidRPr="00B447E3">
        <w:t>. The goal of UHC requires affordable healthcare services, lower patient out-of-pocket costs and specific attention to groups including children, elderly citizens and low-income populations</w:t>
      </w:r>
      <w:r w:rsidR="006E55B1">
        <w:t xml:space="preserve"> </w:t>
      </w:r>
      <w:r w:rsidR="006E55B1">
        <w:fldChar w:fldCharType="begin"/>
      </w:r>
      <w:r w:rsidR="006E55B1">
        <w:instrText xml:space="preserve"> ADDIN ZOTERO_ITEM CSL_CITATION {"citationID":"nP1Kh5CN","properties":{"formattedCitation":"(Dzando et al., 2021)","plainCitation":"(Dzando et al., 2021)","noteIndex":0},"citationItems":[{"id":673,"uris":["http://zotero.org/users/16378538/items/V77MWL53"],"itemData":{"id":673,"type":"article-journal","abstract":"The Coronavirus pandemic has caused more deaths than any other single disease since the outbreak was confirmed. The World Health Organization in collaboration with national and international health agencies continues to lead the way in bracing global healthcare systems to fight the pandemic. There are variations in national capacities towards the preparedness and management of the pandemic. The Government of Ghana, through the Ministry of Health and Ghana Health Service, continues to provide policy and operational directions towards the containment of the pandemic. The purpose of this study is to review the setup of the healthcare sector in Ghana in light of the ongoing pandemic. This study is a narrative literature review in which data was extracted from electronic databases such as PubMed, Google Scholar, Scopus and Ebscohost that published Covid-19 research articles from Ghana. Literature was analysed and discussed based on the structures and systems available in the healthcare sector, as well as trends available from the global perspective. The healthcare sector in Ghana continues to support the citizenry in the wake of the Coronavirus pandemic. The government provides regular updates and continue to pledge their support in dealing with the effects of the pandemic. Challenges with accessibility, workforce, funding, and infrastructure remain the major hindrances in fighting the pandemic. The government and healthcare partners need to continually reform the healthcare system to meet the increasing demand for healthcare during the pandemic., \nSignificance for public health\nThe Coronavirus pandemic continues to test healthcare systems globally. Developing countries with low resources and poor healthcare systems stand a risk of succumbing to the devastating effects of the pandemic. This study provides a brief insight into existing systematic healthcare gaps in the Ghanaian healthcare system and can serve as a wake-up call to policymakers to re-evaluate and augment the current systems to provide quality healthcare to the citizenry during the pandemic.","container-title":"Journal of Public Health Research","DOI":"10.4081/jphr.2021.2448","ISSN":"2279-9028","issue":"1","journalAbbreviation":"J Public Health Res","note":"PMID: 34351103\nPMCID: PMC8847958","page":"2448","source":"PubMed Central","title":"Healthcare in Ghana amidst the coronavirus pandemic: A narrative literature review","title-short":"Healthcare in Ghana amidst the coronavirus pandemic","volume":"11","author":[{"family":"Dzando","given":"Gideon"},{"family":"Salifu","given":"Seidu"},{"family":"Donyi","given":"Anthony Bimba"},{"family":"Akpeke","given":"Hope"},{"family":"Kumah","given":"Augustine"},{"family":"Dordunu","given":"Rebecca"},{"family":"Nonoh","given":"Elisha A."}],"issued":{"date-parts":[["2021",8,4]]}}}],"schema":"https://github.com/citation-style-language/schema/raw/master/csl-citation.json"} </w:instrText>
      </w:r>
      <w:r w:rsidR="006E55B1">
        <w:fldChar w:fldCharType="separate"/>
      </w:r>
      <w:r w:rsidR="006E55B1" w:rsidRPr="006E55B1">
        <w:rPr>
          <w:rFonts w:cs="Arial"/>
        </w:rPr>
        <w:t>(Dzando et al., 2021)</w:t>
      </w:r>
      <w:r w:rsidR="006E55B1">
        <w:fldChar w:fldCharType="end"/>
      </w:r>
      <w:r w:rsidRPr="00B447E3">
        <w:t>.</w:t>
      </w:r>
    </w:p>
    <w:p w14:paraId="7C05EA0C" w14:textId="220BC21C" w:rsidR="00B447E3" w:rsidRPr="00B447E3" w:rsidRDefault="00B447E3" w:rsidP="00B447E3">
      <w:r w:rsidRPr="00B447E3">
        <w:t>Healthcare services focus on two essential goals, which are decreasing health inequalities and ensuring equal care availability for all patients. Main healthcare institutions must ensure that all individuals receive high-quality medical care regardless of their background, social class, geographic region and financial capabilities</w:t>
      </w:r>
      <w:r w:rsidR="006E55B1">
        <w:t xml:space="preserve"> </w:t>
      </w:r>
      <w:r w:rsidR="006E55B1">
        <w:lastRenderedPageBreak/>
        <w:fldChar w:fldCharType="begin"/>
      </w:r>
      <w:r w:rsidR="006E55B1">
        <w:instrText xml:space="preserve"> ADDIN ZOTERO_ITEM CSL_CITATION {"citationID":"rItcEs1D","properties":{"formattedCitation":"(Escribano-Ferrer et al., 2016)","plainCitation":"(Escribano-Ferrer et al., 2016)","noteIndex":0},"citationItems":[{"id":691,"uris":["http://zotero.org/users/16378538/items/3HCHEMKS"],"itemData":{"id":691,"type":"article-journal","abstract":"Background\nGhana has made major strides in improving access to health services. Despite these improvements, Ghana did not meet the Millennium Development Goals 4 and 5. Quality of care is a major factor that could explain this shortfall.\n\nObjective\nTo understand current practice and to identify needs in the area of quality of care in Ghana for improving health outcomes and to guide the National Institute for Health and Care Excellence (NICE) in supporting the care quality improvement efforts in Ghana.\n\nMethods\nThe directory of existing standards, guidelines and protocols of the Ghana Health Service was reviewed and sixteen in-depth interviews were conducted to identify interventions that addressed quality of care. Additional information was obtained during a NICE scoping visit to Accra followed by a study tour of Ghanaian stakeholders to NICE and to the National Health Service.\n\nResults\nSince 1988, 489 policy interventions have been identified that address quality of care. Among them, the development of health protocols and guidelines were the most frequent interventions (n=150), followed by health policies and strategies (n=106); interventions related to health information (n=77); development of training manuals and staff training (n=69); development of regulations (n=38) and interventions related to organisation of services (n=15).\n\nConclusions\nGhana has made significant efforts in developing guidelines, policies and conducting in-service training. Supervision, monitoring and evaluation have also received attention. However, less effort has been made in developing processes and systems and involving communities and service users. Some recommendations were made to guide the future work on quality of care.\n\nFunding\nRockefeller Foundation","container-title":"Ghana Medical Journal","ISSN":"0016-9560","issue":"4","journalAbbreviation":"Ghana Med J","note":"PMID: 28579630\nPMCID: PMC5443676","page":"238-247","source":"PubMed Central","title":"Quality of Health Care in Ghana: Mapping of Interventions and the Way Forward","title-short":"Quality of Health Care in Ghana","volume":"50","author":[{"family":"Escribano-Ferrer","given":"Blanca"},{"family":"Cluzeau","given":"Francoise"},{"family":"Cutler","given":"Derek"},{"family":"Akufo","given":"Christiana"},{"family":"Chalkidou","given":"Kalipso"}],"issued":{"date-parts":[["2016",12]]}}}],"schema":"https://github.com/citation-style-language/schema/raw/master/csl-citation.json"} </w:instrText>
      </w:r>
      <w:r w:rsidR="006E55B1">
        <w:fldChar w:fldCharType="separate"/>
      </w:r>
      <w:r w:rsidR="006E55B1" w:rsidRPr="006E55B1">
        <w:rPr>
          <w:rFonts w:cs="Arial"/>
        </w:rPr>
        <w:t>(Escribano-Ferrer et al., 2016)</w:t>
      </w:r>
      <w:r w:rsidR="006E55B1">
        <w:fldChar w:fldCharType="end"/>
      </w:r>
      <w:r w:rsidRPr="00B447E3">
        <w:t>. The system has been developed to remove differences in care and bring about inclusive healthcare standards.</w:t>
      </w:r>
    </w:p>
    <w:p w14:paraId="32E6A1B8" w14:textId="548CF993" w:rsidR="001E2072" w:rsidRPr="002F794A" w:rsidRDefault="001E2072" w:rsidP="001E2072">
      <w:r w:rsidRPr="002F794A">
        <w:t>Individuals with chronic illnesses and disabilities together with ageing-related health concerns need extended care alongside continuous service delivery</w:t>
      </w:r>
      <w:r w:rsidR="006E55B1">
        <w:t xml:space="preserve"> </w:t>
      </w:r>
      <w:r w:rsidR="006E55B1">
        <w:fldChar w:fldCharType="begin"/>
      </w:r>
      <w:r w:rsidR="006E55B1">
        <w:instrText xml:space="preserve"> ADDIN ZOTERO_ITEM CSL_CITATION {"citationID":"UtKK3of9","properties":{"formattedCitation":"(ITA, 2022)","plainCitation":"(ITA, 2022)","noteIndex":0},"citationItems":[{"id":669,"uris":["http://zotero.org/users/16378538/items/QP8ZW64W"],"itemData":{"id":669,"type":"webpage","abstract":"This is a best prospect industry sector for this country. Includes a market overview and trade data.","language":"en","title":"Ghana - Healthcare","URL":"https://www.trade.gov/country-commercial-guides/ghana-healthcare","author":[{"family":"ITA","given":""}],"accessed":{"date-parts":[["2025",2,15]]},"issued":{"date-parts":[["2022",7,22]]}}}],"schema":"https://github.com/citation-style-language/schema/raw/master/csl-citation.json"} </w:instrText>
      </w:r>
      <w:r w:rsidR="006E55B1">
        <w:fldChar w:fldCharType="separate"/>
      </w:r>
      <w:r w:rsidR="006E55B1" w:rsidRPr="006E55B1">
        <w:rPr>
          <w:rFonts w:cs="Arial"/>
        </w:rPr>
        <w:t>(ITA, 2022)</w:t>
      </w:r>
      <w:r w:rsidR="006E55B1">
        <w:fldChar w:fldCharType="end"/>
      </w:r>
      <w:r w:rsidRPr="002F794A">
        <w:t>. The combination of rehabilitation services, palliative care and daily living assistance are vital and essential benefits for improving quality of life and offering continuous support for those needing help</w:t>
      </w:r>
      <w:r w:rsidR="006E55B1">
        <w:t xml:space="preserve"> </w:t>
      </w:r>
      <w:r w:rsidR="006E55B1">
        <w:fldChar w:fldCharType="begin"/>
      </w:r>
      <w:r w:rsidR="006E55B1">
        <w:instrText xml:space="preserve"> ADDIN ZOTERO_ITEM CSL_CITATION {"citationID":"E5Ok0jr5","properties":{"formattedCitation":"(MDC Ghana, 2025)","plainCitation":"(MDC Ghana, 2025)","noteIndex":0},"citationItems":[{"id":712,"uris":["http://zotero.org/users/16378538/items/VCCJF7BU"],"itemData":{"id":712,"type":"webpage","container-title":"MEDICAL AND DENTAL COUNCIL","language":"en-US","title":"Ethical Guidance","URL":"https://www.mdcghana.org/ethical-guidance/","author":[{"family":"MDC Ghana","given":""}],"accessed":{"date-parts":[["2025",2,15]]},"issued":{"date-parts":[["2025",2,14]]}}}],"schema":"https://github.com/citation-style-language/schema/raw/master/csl-citation.json"} </w:instrText>
      </w:r>
      <w:r w:rsidR="006E55B1">
        <w:fldChar w:fldCharType="separate"/>
      </w:r>
      <w:r w:rsidR="006E55B1" w:rsidRPr="006E55B1">
        <w:rPr>
          <w:rFonts w:cs="Arial"/>
        </w:rPr>
        <w:t>(MDC Ghana, 2025)</w:t>
      </w:r>
      <w:r w:rsidR="006E55B1">
        <w:fldChar w:fldCharType="end"/>
      </w:r>
      <w:r w:rsidRPr="002F794A">
        <w:t>.</w:t>
      </w:r>
    </w:p>
    <w:p w14:paraId="54D6CF75" w14:textId="345334D0" w:rsidR="001E2072" w:rsidRPr="002F794A" w:rsidRDefault="001E2072" w:rsidP="001E2072">
      <w:r w:rsidRPr="002F794A">
        <w:t>Preventative healthcare measures are aimed at minimising the disease-related health problems. People achieve better health results when they live healthy lives; hence, health organisations spread risk awareness, encourage healthy lifestyles and promote early diagnosis, contributing to better health outcomes</w:t>
      </w:r>
      <w:r w:rsidR="006E55B1">
        <w:t xml:space="preserve"> </w:t>
      </w:r>
      <w:r w:rsidR="006E55B1">
        <w:fldChar w:fldCharType="begin"/>
      </w:r>
      <w:r w:rsidR="006E55B1">
        <w:instrText xml:space="preserve"> ADDIN ZOTERO_ITEM CSL_CITATION {"citationID":"vCsUjzw7","properties":{"formattedCitation":"(Adusei et al., 2024)","plainCitation":"(Adusei et al., 2024)","noteIndex":0},"citationItems":[{"id":671,"uris":["http://zotero.org/users/16378538/items/HYURV3VK"],"itemData":{"id":671,"type":"article-journal","abstract":"Introduction\nGhana established Community-based Health Planning and Services (CHPS) as the primary point of contact for primary healthcare in 1999. CHPS has since emerged as the country’s primary strategy for providing close-to-client healthcare delivery, with numerous positive health outcomes recorded as a result of its implementation. There is, however currently a paucity of systematic reviews of the literature on CHPS. The purpose of this study was not only to investigate dominant trends and research themes in Community-based Health Planning and Services, but also to track the evolution of the CHPS intervention from its inception to the present.\n\nMethod\nWe adopted a systematic review approach for selected articles that were searched on Google Scholar, PubMed, and Scopus databases. The study was conducted and guided by the Preferred Reporting Items for Systematic Reviews and Meta-Analyses (PRISMA) guideline. We then applied a reflexive thematic analysis approach in synthesizing the results.\n\nResults\nThe search resulted in 127 articles of which 59 were included in the final review. Twenty (20) papers targeted the national level, eighteen (18) for the regional level, sixteen (16) for the district level, two (2) for the sub-district level, and three (3) papers targeted the community. The years 2017 and 2019 were recorded to be the years with the highest number of publications on CHPS in Ghana.\n\nConclusion\nCommunity-based Health Planning and Services (CHPS) is an effective tool in addressing barriers and challenges to accessing quality and affordable health care causing significant effects on health. It provides close-to-client healthcare delivery in the community.","container-title":"Frontiers in Public Health","DOI":"10.3389/fpubh.2024.1337803","ISSN":"2296-2565","journalAbbreviation":"Front Public Health","note":"PMID: 38504682\nPMCID: PMC10948426","page":"1337803","source":"PubMed Central","title":"Community-based Health Planning and Services programme in Ghana: a systematic review","title-short":"Community-based Health Planning and Services programme in Ghana","volume":"12","author":[{"family":"Adusei","given":"Abena Boahemaa"},{"family":"Bour","given":"Helen"},{"family":"Amu","given":"Hubert"},{"family":"Afriyie","given":"Augustine"}],"issued":{"date-parts":[["2024",3,5]]}}}],"schema":"https://github.com/citation-style-language/schema/raw/master/csl-citation.json"} </w:instrText>
      </w:r>
      <w:r w:rsidR="006E55B1">
        <w:fldChar w:fldCharType="separate"/>
      </w:r>
      <w:r w:rsidR="006E55B1" w:rsidRPr="006E55B1">
        <w:rPr>
          <w:rFonts w:cs="Arial"/>
        </w:rPr>
        <w:t>(Adusei et al., 2024)</w:t>
      </w:r>
      <w:r w:rsidR="006E55B1">
        <w:fldChar w:fldCharType="end"/>
      </w:r>
      <w:r w:rsidRPr="002F794A">
        <w:t>.</w:t>
      </w:r>
    </w:p>
    <w:p w14:paraId="320EFCD4" w14:textId="43B29BD6" w:rsidR="0040411B" w:rsidRPr="002F794A" w:rsidRDefault="0040411B" w:rsidP="0040411B">
      <w:pPr>
        <w:pStyle w:val="Heading2"/>
      </w:pPr>
      <w:r w:rsidRPr="002F794A">
        <w:t xml:space="preserve">2.2 </w:t>
      </w:r>
      <w:r w:rsidRPr="002F794A">
        <w:t>Organization of the Health and Social Care Sector</w:t>
      </w:r>
    </w:p>
    <w:p w14:paraId="76BD9718" w14:textId="7D185F08" w:rsidR="001E2072" w:rsidRPr="002F794A" w:rsidRDefault="001E2072" w:rsidP="001E2072">
      <w:r w:rsidRPr="002F794A">
        <w:t>The health services in Ghana exist at three levels, which include community-based care together with secondary and tertiary care</w:t>
      </w:r>
      <w:r w:rsidR="006E55B1">
        <w:t xml:space="preserve"> </w:t>
      </w:r>
      <w:r w:rsidR="006E55B1">
        <w:fldChar w:fldCharType="begin"/>
      </w:r>
      <w:r w:rsidR="006E55B1">
        <w:instrText xml:space="preserve"> ADDIN ZOTERO_ITEM CSL_CITATION {"citationID":"Rd8mPiWI","properties":{"formattedCitation":"(Kumah et al., 2021)","plainCitation":"(Kumah et al., 2021)","noteIndex":0},"citationItems":[{"id":678,"uris":["http://zotero.org/users/16378538/items/8G6TC5YT"],"itemData":{"id":678,"type":"article-journal","abstract":"Background\nAssessing the performance of health systems through quantitative and qualitative methods is recognized as an effective approach to strengthening national health systems. However, while many high-income countries have institutionalized health system performance assessment (HSPA) as an integral component of their respective health systems, few studies on HSPA have been documented in low- and middle-income countries, including Ghana. This study aims at providing a comprehensive framework for periodic assessment of the performance of the entire health system in Ghana.\n\nMethods\nThe study will have four work packages. First, a structured review will be conducted to identify both international and national HSPA frameworks that could be applied to the Ghanaian context. Second, based on the structured review, an assessment framework tailored to the Ghanaian health system context will be developed. Third, the draft framework will be presented and discussed with experts and stakeholders for its appropriateness, feasibility and acceptability. Finally, the framework will be piloted to assess its effectiveness and suitability for full-scale implementation.\n\nDiscussion\nCurrently, Ghana does not have a full-fledged HSPA tool that provides a holistic health sector-wide approach to assessing health system performance. Thus, developing this HSPA framework for the country will provide a tool for periodic and comprehensive assessment of the performance of the health system, which can be compared with that of other countries. Such a comparison will offer the opportunity for mutual learning and for exploring new options for formulating more effective national health policies. As this is expected to be the first attempt to develop a comprehensive HSPA framework in Ghana, this study will provide a basis for future discussions on how to further develop and implement HSPA programmes in the country.","container-title":"Health Research Policy and Systems","DOI":"10.1186/s12961-021-00802-1","ISSN":"1478-4505","journalAbbreviation":"Health Res Policy Syst","note":"PMID: 34930310\nPMCID: PMC8686232","page":"149","source":"PubMed Central","title":"Framework for assessing the performance of the Ghanaian health system: study protocol","title-short":"Framework for assessing the performance of the Ghanaian health system","volume":"19","author":[{"family":"Kumah","given":"Emmanuel"},{"family":"Ankomah","given":"Samuel E."},{"family":"Fusheini","given":"Adam"},{"family":"Agyei-Baffour","given":"Peter"},{"family":"Ayanore","given":"Martin A."},{"family":"Asravor","given":"Richard K."},{"family":"Kesse","given":"Felix O."},{"family":"Mwini","given":"Emmanuel"},{"family":"Otchere","given":"Godfred"}],"issued":{"date-parts":[["2021",12,20]]}}}],"schema":"https://github.com/citation-style-language/schema/raw/master/csl-citation.json"} </w:instrText>
      </w:r>
      <w:r w:rsidR="006E55B1">
        <w:fldChar w:fldCharType="separate"/>
      </w:r>
      <w:r w:rsidR="006E55B1" w:rsidRPr="006E55B1">
        <w:rPr>
          <w:rFonts w:cs="Arial"/>
        </w:rPr>
        <w:t>(Kumah et al., 2021)</w:t>
      </w:r>
      <w:r w:rsidR="006E55B1">
        <w:fldChar w:fldCharType="end"/>
      </w:r>
      <w:r w:rsidRPr="002F794A">
        <w:t>. The first healthcare level based at community centres contains CHPS compounds that deliver preventive care alongside maternal services, along with paediatric services and basic illness management</w:t>
      </w:r>
      <w:r w:rsidR="006E55B1">
        <w:t xml:space="preserve"> </w:t>
      </w:r>
      <w:r w:rsidR="006E55B1">
        <w:fldChar w:fldCharType="begin"/>
      </w:r>
      <w:r w:rsidR="006E55B1">
        <w:instrText xml:space="preserve"> ADDIN ZOTERO_ITEM CSL_CITATION {"citationID":"o6CJSr9z","properties":{"formattedCitation":"(Adusei et al., 2024)","plainCitation":"(Adusei et al., 2024)","noteIndex":0},"citationItems":[{"id":671,"uris":["http://zotero.org/users/16378538/items/HYURV3VK"],"itemData":{"id":671,"type":"article-journal","abstract":"Introduction\nGhana established Community-based Health Planning and Services (CHPS) as the primary point of contact for primary healthcare in 1999. CHPS has since emerged as the country’s primary strategy for providing close-to-client healthcare delivery, with numerous positive health outcomes recorded as a result of its implementation. There is, however currently a paucity of systematic reviews of the literature on CHPS. The purpose of this study was not only to investigate dominant trends and research themes in Community-based Health Planning and Services, but also to track the evolution of the CHPS intervention from its inception to the present.\n\nMethod\nWe adopted a systematic review approach for selected articles that were searched on Google Scholar, PubMed, and Scopus databases. The study was conducted and guided by the Preferred Reporting Items for Systematic Reviews and Meta-Analyses (PRISMA) guideline. We then applied a reflexive thematic analysis approach in synthesizing the results.\n\nResults\nThe search resulted in 127 articles of which 59 were included in the final review. Twenty (20) papers targeted the national level, eighteen (18) for the regional level, sixteen (16) for the district level, two (2) for the sub-district level, and three (3) papers targeted the community. The years 2017 and 2019 were recorded to be the years with the highest number of publications on CHPS in Ghana.\n\nConclusion\nCommunity-based Health Planning and Services (CHPS) is an effective tool in addressing barriers and challenges to accessing quality and affordable health care causing significant effects on health. It provides close-to-client healthcare delivery in the community.","container-title":"Frontiers in Public Health","DOI":"10.3389/fpubh.2024.1337803","ISSN":"2296-2565","journalAbbreviation":"Front Public Health","note":"PMID: 38504682\nPMCID: PMC10948426","page":"1337803","source":"PubMed Central","title":"Community-based Health Planning and Services programme in Ghana: a systematic review","title-short":"Community-based Health Planning and Services programme in Ghana","volume":"12","author":[{"family":"Adusei","given":"Abena Boahemaa"},{"family":"Bour","given":"Helen"},{"family":"Amu","given":"Hubert"},{"family":"Afriyie","given":"Augustine"}],"issued":{"date-parts":[["2024",3,5]]}}}],"schema":"https://github.com/citation-style-language/schema/raw/master/csl-citation.json"} </w:instrText>
      </w:r>
      <w:r w:rsidR="006E55B1">
        <w:fldChar w:fldCharType="separate"/>
      </w:r>
      <w:r w:rsidR="006E55B1" w:rsidRPr="006E55B1">
        <w:rPr>
          <w:rFonts w:cs="Arial"/>
        </w:rPr>
        <w:t>(Adusei et al., 2024)</w:t>
      </w:r>
      <w:r w:rsidR="006E55B1">
        <w:fldChar w:fldCharType="end"/>
      </w:r>
      <w:r w:rsidRPr="002F794A">
        <w:t>. Community health centres together with clinics provide medical treatment to patients while referring patients who need advanced care</w:t>
      </w:r>
      <w:r w:rsidR="006E55B1">
        <w:t xml:space="preserve"> </w:t>
      </w:r>
      <w:r w:rsidR="006E55B1">
        <w:fldChar w:fldCharType="begin"/>
      </w:r>
      <w:r w:rsidR="006E55B1">
        <w:instrText xml:space="preserve"> ADDIN ZOTERO_ITEM CSL_CITATION {"citationID":"xDKTBBlg","properties":{"formattedCitation":"(Diana, 2025)","plainCitation":"(Diana, 2025)","noteIndex":0},"citationItems":[{"id":668,"uris":["http://zotero.org/users/16378538/items/EBY9ZG3Z"],"itemData":{"id":668,"type":"webpage","abstract":"The First Lady and President of the Lordina Foundation, Lordina Mahama, has reaffirmed her commitment to enhancing access to quality medical services for women and children, particularly in underserved communities","container-title":"Graphic Online","language":"en-gb","title":"First Lady calls for commitment to improve accessibility to health care","URL":"https://www.graphic.com.gh/news/general-news/ghana-news-first-lady-calls-for-commitment-to-improve-accessibility-to-health-care.html","author":[{"family":"Diana","given":"Mensah"}],"accessed":{"date-parts":[["2025",2,15]]},"issued":{"date-parts":[["2025",2,11]]}}}],"schema":"https://github.com/citation-style-language/schema/raw/master/csl-citation.json"} </w:instrText>
      </w:r>
      <w:r w:rsidR="006E55B1">
        <w:fldChar w:fldCharType="separate"/>
      </w:r>
      <w:r w:rsidR="006E55B1" w:rsidRPr="006E55B1">
        <w:rPr>
          <w:rFonts w:cs="Arial"/>
        </w:rPr>
        <w:t>(Diana, 2025)</w:t>
      </w:r>
      <w:r w:rsidR="006E55B1">
        <w:fldChar w:fldCharType="end"/>
      </w:r>
      <w:r w:rsidRPr="002F794A">
        <w:t>.</w:t>
      </w:r>
    </w:p>
    <w:p w14:paraId="625A71AC" w14:textId="57C189BE" w:rsidR="001E2072" w:rsidRPr="002F794A" w:rsidRDefault="001E2072" w:rsidP="001E2072">
      <w:r w:rsidRPr="002F794A">
        <w:t>District hospitals at the secondary level treat emergency patients, perform surgeries and admit patients to their facilities, while regional medical facilities offer specialised diagnosis and treatment</w:t>
      </w:r>
      <w:r w:rsidR="006E55B1">
        <w:t xml:space="preserve"> </w:t>
      </w:r>
      <w:r w:rsidR="006E55B1">
        <w:fldChar w:fldCharType="begin"/>
      </w:r>
      <w:r w:rsidR="006E55B1">
        <w:instrText xml:space="preserve"> ADDIN ZOTERO_ITEM CSL_CITATION {"citationID":"7ZQr8W7N","properties":{"formattedCitation":"(Dzando et al., 2021)","plainCitation":"(Dzando et al., 2021)","noteIndex":0},"citationItems":[{"id":673,"uris":["http://zotero.org/users/16378538/items/V77MWL53"],"itemData":{"id":673,"type":"article-journal","abstract":"The Coronavirus pandemic has caused more deaths than any other single disease since the outbreak was confirmed. The World Health Organization in collaboration with national and international health agencies continues to lead the way in bracing global healthcare systems to fight the pandemic. There are variations in national capacities towards the preparedness and management of the pandemic. The Government of Ghana, through the Ministry of Health and Ghana Health Service, continues to provide policy and operational directions towards the containment of the pandemic. The purpose of this study is to review the setup of the healthcare sector in Ghana in light of the ongoing pandemic. This study is a narrative literature review in which data was extracted from electronic databases such as PubMed, Google Scholar, Scopus and Ebscohost that published Covid-19 research articles from Ghana. Literature was analysed and discussed based on the structures and systems available in the healthcare sector, as well as trends available from the global perspective. The healthcare sector in Ghana continues to support the citizenry in the wake of the Coronavirus pandemic. The government provides regular updates and continue to pledge their support in dealing with the effects of the pandemic. Challenges with accessibility, workforce, funding, and infrastructure remain the major hindrances in fighting the pandemic. The government and healthcare partners need to continually reform the healthcare system to meet the increasing demand for healthcare during the pandemic., \nSignificance for public health\nThe Coronavirus pandemic continues to test healthcare systems globally. Developing countries with low resources and poor healthcare systems stand a risk of succumbing to the devastating effects of the pandemic. This study provides a brief insight into existing systematic healthcare gaps in the Ghanaian healthcare system and can serve as a wake-up call to policymakers to re-evaluate and augment the current systems to provide quality healthcare to the citizenry during the pandemic.","container-title":"Journal of Public Health Research","DOI":"10.4081/jphr.2021.2448","ISSN":"2279-9028","issue":"1","journalAbbreviation":"J Public Health Res","note":"PMID: 34351103\nPMCID: PMC8847958","page":"2448","source":"PubMed Central","title":"Healthcare in Ghana amidst the coronavirus pandemic: A narrative literature review","title-short":"Healthcare in Ghana amidst the coronavirus pandemic","volume":"11","author":[{"family":"Dzando","given":"Gideon"},{"family":"Salifu","given":"Seidu"},{"family":"Donyi","given":"Anthony Bimba"},{"family":"Akpeke","given":"Hope"},{"family":"Kumah","given":"Augustine"},{"family":"Dordunu","given":"Rebecca"},{"family":"Nonoh","given":"Elisha A."}],"issued":{"date-parts":[["2021",8,4]]}}}],"schema":"https://github.com/citation-style-language/schema/raw/master/csl-citation.json"} </w:instrText>
      </w:r>
      <w:r w:rsidR="006E55B1">
        <w:fldChar w:fldCharType="separate"/>
      </w:r>
      <w:r w:rsidR="006E55B1" w:rsidRPr="006E55B1">
        <w:rPr>
          <w:rFonts w:cs="Arial"/>
        </w:rPr>
        <w:t>(Dzando et al., 2021)</w:t>
      </w:r>
      <w:r w:rsidR="006E55B1">
        <w:fldChar w:fldCharType="end"/>
      </w:r>
      <w:r w:rsidRPr="002F794A">
        <w:t>. Complex medical situations are managed at tertiary and quaternary institutions which include teaching hospitals alongside specialised centres such as the National Cardiothoracic Centre for both healthcare worker education and medical research and service delivery</w:t>
      </w:r>
      <w:r w:rsidR="006E55B1">
        <w:t xml:space="preserve"> </w:t>
      </w:r>
      <w:r w:rsidR="006E55B1">
        <w:fldChar w:fldCharType="begin"/>
      </w:r>
      <w:r w:rsidR="006E55B1">
        <w:instrText xml:space="preserve"> ADDIN ZOTERO_ITEM CSL_CITATION {"citationID":"Bc8m0NI0","properties":{"formattedCitation":"(UN, 2022)","plainCitation":"(UN, 2022)","noteIndex":0},"citationItems":[{"id":684,"uris":["http://zotero.org/users/16378538/items/52LWPTYP"],"itemData":{"id":684,"type":"webpage","abstract":"Improving Sustainable Health Financing and Primary Health Care to Achieve Universal Health Coverage in Ghana","language":"en","title":"Improving Sustainable Health Financing and Primary Health Care to Achieve Universal Health Coverage","URL":"https://www.who.int/news-room/feature-stories/detail/health-financing-primary-health-care-ghana-universal-health-coverage-roadmap","author":[{"family":"UN","given":""}],"accessed":{"date-parts":[["2025",2,15]]},"issued":{"date-parts":[["2022",5,18]]}}}],"schema":"https://github.com/citation-style-language/schema/raw/master/csl-citation.json"} </w:instrText>
      </w:r>
      <w:r w:rsidR="006E55B1">
        <w:fldChar w:fldCharType="separate"/>
      </w:r>
      <w:r w:rsidR="006E55B1" w:rsidRPr="006E55B1">
        <w:rPr>
          <w:rFonts w:cs="Arial"/>
        </w:rPr>
        <w:t>(UN, 2022)</w:t>
      </w:r>
      <w:r w:rsidR="006E55B1">
        <w:fldChar w:fldCharType="end"/>
      </w:r>
      <w:r w:rsidRPr="002F794A">
        <w:t>.</w:t>
      </w:r>
    </w:p>
    <w:p w14:paraId="42C7BA5C" w14:textId="20C5185D" w:rsidR="001E2072" w:rsidRPr="002F794A" w:rsidRDefault="001E2072" w:rsidP="001E2072">
      <w:r w:rsidRPr="002F794A">
        <w:t>All healthcare services operate as a combination between public institutions and private organisations and voluntary organisations. The Ghana Health Service under the public sector leads facility management and policy execution</w:t>
      </w:r>
      <w:r w:rsidR="006E55B1">
        <w:t xml:space="preserve"> </w:t>
      </w:r>
      <w:r w:rsidR="006E55B1">
        <w:fldChar w:fldCharType="begin"/>
      </w:r>
      <w:r w:rsidR="006E55B1">
        <w:instrText xml:space="preserve"> ADDIN ZOTERO_ITEM CSL_CITATION {"citationID":"A4FdyQDD","properties":{"formattedCitation":"(Ministry of Health, 2025)","plainCitation":"(Ministry of Health, 2025)","noteIndex":0},"citationItems":[{"id":670,"uris":["http://zotero.org/users/16378538/items/4HA8RQNK"],"itemData":{"id":670,"type":"post-weblog","abstract":"The Ghana Health Service (GHS) is a Ghanaian government body established in 1996 as part of the Health Sector Reform of Ghana. The Health Service is under the Ministry of Health. The Health service primarily administrates the health services provided by the government and in implementing government policies on healthcare. History The Ghana Health Service …","container-title":"Ministry Of Health","language":"en-US","title":"Ghana Health Service","URL":"https://www.moh.gov.gh/ghana-health-service/","author":[{"family":"Ministry of Health","given":""}],"accessed":{"date-parts":[["2025",2,15]]},"issued":{"date-parts":[["2025"]]}}}],"schema":"https://github.com/citation-style-language/schema/raw/master/csl-citation.json"} </w:instrText>
      </w:r>
      <w:r w:rsidR="006E55B1">
        <w:fldChar w:fldCharType="separate"/>
      </w:r>
      <w:r w:rsidR="006E55B1" w:rsidRPr="006E55B1">
        <w:rPr>
          <w:rFonts w:cs="Arial"/>
        </w:rPr>
        <w:t>(Ministry of Health, 2025)</w:t>
      </w:r>
      <w:r w:rsidR="006E55B1">
        <w:fldChar w:fldCharType="end"/>
      </w:r>
      <w:r w:rsidRPr="002F794A">
        <w:t xml:space="preserve">. Private healthcare facilities deliver high-quality medical care, yet they have expenses, </w:t>
      </w:r>
      <w:r w:rsidRPr="002F794A">
        <w:lastRenderedPageBreak/>
        <w:t>whereas faith institutions together with NGOs provide cost-effective or complimentary healthcare services to underserved regions</w:t>
      </w:r>
      <w:r w:rsidR="006E55B1">
        <w:t xml:space="preserve"> </w:t>
      </w:r>
      <w:r w:rsidR="006E55B1">
        <w:fldChar w:fldCharType="begin"/>
      </w:r>
      <w:r w:rsidR="006E55B1">
        <w:instrText xml:space="preserve"> ADDIN ZOTERO_ITEM CSL_CITATION {"citationID":"4jxGpAqQ","properties":{"formattedCitation":"(MOGCSP, 2024)","plainCitation":"(MOGCSP, 2024)","noteIndex":0},"citationItems":[{"id":667,"uris":["http://zotero.org/users/16378538/items/VG97GQKI"],"itemData":{"id":667,"type":"webpage","title":"LAUNCH OF NATIONAL CARE REFORM ROADMAP TO PROTECT CHILDREN : Ministry of Gender, Children and Social Protection","URL":"https://www.mogcsp.gov.gh/launch-of-national-care-reform-roadmap-to-protect-children/","author":[{"family":"MOGCSP","given":""}],"accessed":{"date-parts":[["2025",2,15]]},"issued":{"date-parts":[["2024",5,10]]}}}],"schema":"https://github.com/citation-style-language/schema/raw/master/csl-citation.json"} </w:instrText>
      </w:r>
      <w:r w:rsidR="006E55B1">
        <w:fldChar w:fldCharType="separate"/>
      </w:r>
      <w:r w:rsidR="006E55B1" w:rsidRPr="006E55B1">
        <w:rPr>
          <w:rFonts w:cs="Arial"/>
        </w:rPr>
        <w:t>(MOGCSP, 2024)</w:t>
      </w:r>
      <w:r w:rsidR="006E55B1">
        <w:fldChar w:fldCharType="end"/>
      </w:r>
      <w:r w:rsidRPr="002F794A">
        <w:t>. The National Health Insurance Scheme (NHIS) receives funding from government allocations and VAT levies and donor support, enabling affordable healthcare services for outpatient treatments and surgeries and maternity care and medications</w:t>
      </w:r>
      <w:r w:rsidR="006E55B1">
        <w:t xml:space="preserve"> </w:t>
      </w:r>
      <w:r w:rsidR="006E55B1">
        <w:fldChar w:fldCharType="begin"/>
      </w:r>
      <w:r w:rsidR="006E55B1">
        <w:instrText xml:space="preserve"> ADDIN ZOTERO_ITEM CSL_CITATION {"citationID":"WQoG4XW5","properties":{"formattedCitation":"(NHIS, 2025)","plainCitation":"(NHIS, 2025)","noteIndex":0},"citationItems":[{"id":718,"uris":["http://zotero.org/users/16378538/items/C5LJP927"],"itemData":{"id":718,"type":"webpage","title":"NHIA Commends President Mahama for promise to uncap the NHIA 2025 Budget","URL":"https://www.nhis.gov.gh/News/nhia-commends-president-mahama-for-promise-to-uncap-the-nhia-2025-budget-5641","author":[{"family":"NHIS","given":""}],"accessed":{"date-parts":[["2025",2,15]]},"issued":{"date-parts":[["2025"]],"season":"01"}}}],"schema":"https://github.com/citation-style-language/schema/raw/master/csl-citation.json"} </w:instrText>
      </w:r>
      <w:r w:rsidR="006E55B1">
        <w:fldChar w:fldCharType="separate"/>
      </w:r>
      <w:r w:rsidR="006E55B1" w:rsidRPr="006E55B1">
        <w:rPr>
          <w:rFonts w:cs="Arial"/>
        </w:rPr>
        <w:t>(NHIS, 2025)</w:t>
      </w:r>
      <w:r w:rsidR="006E55B1">
        <w:fldChar w:fldCharType="end"/>
      </w:r>
      <w:r w:rsidRPr="002F794A">
        <w:t>.</w:t>
      </w:r>
    </w:p>
    <w:p w14:paraId="7FDE3BCA" w14:textId="05E48B3C" w:rsidR="0040411B" w:rsidRPr="002F794A" w:rsidRDefault="00D07C21" w:rsidP="00D07C21">
      <w:pPr>
        <w:pStyle w:val="Heading2"/>
      </w:pPr>
      <w:r w:rsidRPr="002F794A">
        <w:t>2.3 Size of the Health and Social Care Sector</w:t>
      </w:r>
    </w:p>
    <w:p w14:paraId="57341874" w14:textId="2FE8BAA3" w:rsidR="001E2072" w:rsidRPr="002F794A" w:rsidRDefault="001E2072" w:rsidP="001E2072">
      <w:r w:rsidRPr="002F794A">
        <w:t>In 2021 the health and social care sector of Ghana used resources equivalent to 3.2% of GDP; the WHO suggests low- and middle-income nations maintain 5% of their GDP for health funding</w:t>
      </w:r>
      <w:r w:rsidR="006E55B1">
        <w:t xml:space="preserve"> </w:t>
      </w:r>
      <w:r w:rsidR="006E55B1">
        <w:fldChar w:fldCharType="begin"/>
      </w:r>
      <w:r w:rsidR="006E55B1">
        <w:instrText xml:space="preserve"> ADDIN ZOTERO_ITEM CSL_CITATION {"citationID":"K1u98rio","properties":{"formattedCitation":"(World Bank Group, 2024)","plainCitation":"(World Bank Group, 2024)","noteIndex":0},"citationItems":[{"id":694,"uris":["http://zotero.org/users/16378538/items/IEW7DQCY"],"itemData":{"id":694,"type":"webpage","title":"Current health expenditure (% of GDP) - Ghana | Data","URL":"https://data.worldbank.org/indicator/SH.XPD.CHEX.GD.ZS?locations=GH","author":[{"family":"World Bank Group","given":""}],"accessed":{"date-parts":[["2025",2,15]]},"issued":{"date-parts":[["2024",4,15]]}}}],"schema":"https://github.com/citation-style-language/schema/raw/master/csl-citation.json"} </w:instrText>
      </w:r>
      <w:r w:rsidR="006E55B1">
        <w:fldChar w:fldCharType="separate"/>
      </w:r>
      <w:r w:rsidR="006E55B1" w:rsidRPr="006E55B1">
        <w:rPr>
          <w:rFonts w:cs="Arial"/>
        </w:rPr>
        <w:t>(World Bank Group, 2024)</w:t>
      </w:r>
      <w:r w:rsidR="006E55B1">
        <w:fldChar w:fldCharType="end"/>
      </w:r>
      <w:r w:rsidRPr="002F794A">
        <w:t>. Healthcare received 6.6% of the annual budgetary allocation as the government funded the National Health Insurance Scheme (NHIS) to provide coverage for 70% of necessary treatments and medications</w:t>
      </w:r>
      <w:r w:rsidR="006E55B1">
        <w:t xml:space="preserve"> </w:t>
      </w:r>
      <w:r w:rsidR="006E55B1">
        <w:fldChar w:fldCharType="begin"/>
      </w:r>
      <w:r w:rsidR="006E55B1">
        <w:instrText xml:space="preserve"> ADDIN ZOTERO_ITEM CSL_CITATION {"citationID":"SHzDPZl2","properties":{"formattedCitation":"(MacroTrends, 2025)","plainCitation":"(MacroTrends, 2025)","noteIndex":0},"citationItems":[{"id":714,"uris":["http://zotero.org/users/16378538/items/8KU5GBEJ"],"itemData":{"id":714,"type":"webpage","title":"Ghana Healthcare Spending 2000-2025 | MacroTrends","URL":"https://www.macrotrends.net/global-metrics/countries/GHA/ghana/healthcare-spending","author":[{"family":"MacroTrends","given":""}],"accessed":{"date-parts":[["2025",2,15]]},"issued":{"date-parts":[["2025",1,14]]}}}],"schema":"https://github.com/citation-style-language/schema/raw/master/csl-citation.json"} </w:instrText>
      </w:r>
      <w:r w:rsidR="006E55B1">
        <w:fldChar w:fldCharType="separate"/>
      </w:r>
      <w:r w:rsidR="006E55B1" w:rsidRPr="006E55B1">
        <w:rPr>
          <w:rFonts w:cs="Arial"/>
        </w:rPr>
        <w:t>(MacroTrends, 2025)</w:t>
      </w:r>
      <w:r w:rsidR="006E55B1">
        <w:fldChar w:fldCharType="end"/>
      </w:r>
      <w:r w:rsidRPr="002F794A">
        <w:t>. Total health expenditure in 2020 received substantial financial support from domestic private spending, which amounted to 41.1% of the total</w:t>
      </w:r>
      <w:r w:rsidR="006E55B1">
        <w:t xml:space="preserve"> </w:t>
      </w:r>
      <w:r w:rsidR="006E55B1">
        <w:fldChar w:fldCharType="begin"/>
      </w:r>
      <w:r w:rsidR="00AC55A1">
        <w:instrText xml:space="preserve"> ADDIN ZOTERO_ITEM CSL_CITATION {"citationID":"yr4hlCYA","properties":{"formattedCitation":"(Statista, 2024b)","plainCitation":"(Statista, 2024b)","noteIndex":0},"citationItems":[{"id":720,"uris":["http://zotero.org/users/16378538/items/R4C2LLTL"],"itemData":{"id":720,"type":"webpage","title":"Ghana: share of health spending by source | Statista","URL":"https://www.statista.com/statistics/1440059/share-of-health-spending-in-ghana-by-source/","author":[{"family":"Statista","given":""}],"accessed":{"date-parts":[["2025",2,15]]},"issued":{"date-parts":[["2024",9,30]]}}}],"schema":"https://github.com/citation-style-language/schema/raw/master/csl-citation.json"} </w:instrText>
      </w:r>
      <w:r w:rsidR="006E55B1">
        <w:fldChar w:fldCharType="separate"/>
      </w:r>
      <w:r w:rsidR="00AC55A1" w:rsidRPr="00AC55A1">
        <w:rPr>
          <w:rFonts w:cs="Arial"/>
        </w:rPr>
        <w:t>(Statista, 2024b)</w:t>
      </w:r>
      <w:r w:rsidR="006E55B1">
        <w:fldChar w:fldCharType="end"/>
      </w:r>
      <w:r w:rsidRPr="002F794A">
        <w:t>.</w:t>
      </w:r>
    </w:p>
    <w:p w14:paraId="049AFE79" w14:textId="5A2CE38A" w:rsidR="001E2072" w:rsidRPr="002F794A" w:rsidRDefault="001E2072" w:rsidP="001E2072">
      <w:r w:rsidRPr="002F794A">
        <w:t>Workers in this sector numbered 261,000 in 2021, and women made up the biggest group</w:t>
      </w:r>
      <w:r w:rsidR="00AC55A1">
        <w:t xml:space="preserve"> </w:t>
      </w:r>
      <w:r w:rsidR="00AC55A1">
        <w:fldChar w:fldCharType="begin"/>
      </w:r>
      <w:r w:rsidR="00AC55A1">
        <w:instrText xml:space="preserve"> ADDIN ZOTERO_ITEM CSL_CITATION {"citationID":"QpNsbFHW","properties":{"formattedCitation":"(GIPC, 2022)","plainCitation":"(GIPC, 2022)","noteIndex":0},"citationItems":[{"id":716,"uris":["http://zotero.org/users/16378538/items/N4CQV3D4"],"itemData":{"id":716,"type":"document","title":"Ghana’s Healthcare Sector Report","author":[{"family":"GIPC","given":""}],"issued":{"date-parts":[["2022",11]]}}}],"schema":"https://github.com/citation-style-language/schema/raw/master/csl-citation.json"} </w:instrText>
      </w:r>
      <w:r w:rsidR="00AC55A1">
        <w:fldChar w:fldCharType="separate"/>
      </w:r>
      <w:r w:rsidR="00AC55A1" w:rsidRPr="00AC55A1">
        <w:rPr>
          <w:rFonts w:cs="Arial"/>
        </w:rPr>
        <w:t>(GIPC, 2022)</w:t>
      </w:r>
      <w:r w:rsidR="00AC55A1">
        <w:fldChar w:fldCharType="end"/>
      </w:r>
      <w:r w:rsidRPr="002F794A">
        <w:t>. Public healthcare organisations hired more than 50,900 workers in 2020, and nurses as well as allied health professionals made up over 90</w:t>
      </w:r>
      <w:r w:rsidR="00AC55A1">
        <w:t xml:space="preserve">% </w:t>
      </w:r>
      <w:r w:rsidRPr="002F794A">
        <w:t>of their workforce</w:t>
      </w:r>
      <w:r w:rsidR="00AC55A1">
        <w:t xml:space="preserve"> </w:t>
      </w:r>
      <w:r w:rsidR="00AC55A1">
        <w:fldChar w:fldCharType="begin"/>
      </w:r>
      <w:r w:rsidR="00AC55A1">
        <w:instrText xml:space="preserve"> ADDIN ZOTERO_ITEM CSL_CITATION {"citationID":"bvWHSXXS","properties":{"formattedCitation":"(Statista, 2024a)","plainCitation":"(Statista, 2024a)","noteIndex":0},"citationItems":[{"id":689,"uris":["http://zotero.org/users/16378538/items/8YZWPLU2"],"itemData":{"id":689,"type":"webpage","title":"Health system in Ghana - statistics &amp; facts | Statista","URL":"https://www.statista.com/topics/8915/health-system-in-ghana/","author":[{"family":"Statista","given":""}],"accessed":{"date-parts":[["2025",2,15]]},"issued":{"date-parts":[["2024"]]}}}],"schema":"https://github.com/citation-style-language/schema/raw/master/csl-citation.json"} </w:instrText>
      </w:r>
      <w:r w:rsidR="00AC55A1">
        <w:fldChar w:fldCharType="separate"/>
      </w:r>
      <w:r w:rsidR="00AC55A1" w:rsidRPr="00AC55A1">
        <w:rPr>
          <w:rFonts w:cs="Arial"/>
        </w:rPr>
        <w:t>(Statista, 2024a)</w:t>
      </w:r>
      <w:r w:rsidR="00AC55A1">
        <w:fldChar w:fldCharType="end"/>
      </w:r>
      <w:r w:rsidRPr="002F794A">
        <w:t xml:space="preserve">. The public and non-profit healthcare institutions employ </w:t>
      </w:r>
      <w:r w:rsidR="00AC55A1">
        <w:t xml:space="preserve">90% </w:t>
      </w:r>
      <w:r w:rsidRPr="002F794A">
        <w:t>of health workers alongside 5,800 staff members from the Community-Based Health Planning and Services (CHPS) programme, which improves primary healthcare in rural areas</w:t>
      </w:r>
      <w:r w:rsidR="00AC55A1">
        <w:t xml:space="preserve"> </w:t>
      </w:r>
      <w:r w:rsidR="00AC55A1">
        <w:fldChar w:fldCharType="begin"/>
      </w:r>
      <w:r w:rsidR="00AC55A1">
        <w:instrText xml:space="preserve"> ADDIN ZOTERO_ITEM CSL_CITATION {"citationID":"Bi8JqUvp","properties":{"formattedCitation":"(Adusei et al., 2024)","plainCitation":"(Adusei et al., 2024)","noteIndex":0},"citationItems":[{"id":671,"uris":["http://zotero.org/users/16378538/items/HYURV3VK"],"itemData":{"id":671,"type":"article-journal","abstract":"Introduction\nGhana established Community-based Health Planning and Services (CHPS) as the primary point of contact for primary healthcare in 1999. CHPS has since emerged as the country’s primary strategy for providing close-to-client healthcare delivery, with numerous positive health outcomes recorded as a result of its implementation. There is, however currently a paucity of systematic reviews of the literature on CHPS. The purpose of this study was not only to investigate dominant trends and research themes in Community-based Health Planning and Services, but also to track the evolution of the CHPS intervention from its inception to the present.\n\nMethod\nWe adopted a systematic review approach for selected articles that were searched on Google Scholar, PubMed, and Scopus databases. The study was conducted and guided by the Preferred Reporting Items for Systematic Reviews and Meta-Analyses (PRISMA) guideline. We then applied a reflexive thematic analysis approach in synthesizing the results.\n\nResults\nThe search resulted in 127 articles of which 59 were included in the final review. Twenty (20) papers targeted the national level, eighteen (18) for the regional level, sixteen (16) for the district level, two (2) for the sub-district level, and three (3) papers targeted the community. The years 2017 and 2019 were recorded to be the years with the highest number of publications on CHPS in Ghana.\n\nConclusion\nCommunity-based Health Planning and Services (CHPS) is an effective tool in addressing barriers and challenges to accessing quality and affordable health care causing significant effects on health. It provides close-to-client healthcare delivery in the community.","container-title":"Frontiers in Public Health","DOI":"10.3389/fpubh.2024.1337803","ISSN":"2296-2565","journalAbbreviation":"Front Public Health","note":"PMID: 38504682\nPMCID: PMC10948426","page":"1337803","source":"PubMed Central","title":"Community-based Health Planning and Services programme in Ghana: a systematic review","title-short":"Community-based Health Planning and Services programme in Ghana","volume":"12","author":[{"family":"Adusei","given":"Abena Boahemaa"},{"family":"Bour","given":"Helen"},{"family":"Amu","given":"Hubert"},{"family":"Afriyie","given":"Augustine"}],"issued":{"date-parts":[["2024",3,5]]}}}],"schema":"https://github.com/citation-style-language/schema/raw/master/csl-citation.json"} </w:instrText>
      </w:r>
      <w:r w:rsidR="00AC55A1">
        <w:fldChar w:fldCharType="separate"/>
      </w:r>
      <w:r w:rsidR="00AC55A1" w:rsidRPr="00AC55A1">
        <w:rPr>
          <w:rFonts w:cs="Arial"/>
        </w:rPr>
        <w:t>(Adusei et al., 2024)</w:t>
      </w:r>
      <w:r w:rsidR="00AC55A1">
        <w:fldChar w:fldCharType="end"/>
      </w:r>
      <w:r w:rsidRPr="002F794A">
        <w:t>.</w:t>
      </w:r>
    </w:p>
    <w:p w14:paraId="492123C0" w14:textId="7A9A84C2" w:rsidR="001E2072" w:rsidRPr="002F794A" w:rsidRDefault="001E2072" w:rsidP="001E2072">
      <w:r w:rsidRPr="002F794A">
        <w:t xml:space="preserve">As of 2021, the total coverage rate stood at 68.6% between National Health Insurance Scheme </w:t>
      </w:r>
      <w:r w:rsidR="006E55B1" w:rsidRPr="002F794A">
        <w:t>enrolees</w:t>
      </w:r>
      <w:r w:rsidRPr="002F794A">
        <w:t xml:space="preserve"> and those under private medical insurance</w:t>
      </w:r>
      <w:r w:rsidR="00AC55A1">
        <w:t xml:space="preserve"> </w:t>
      </w:r>
      <w:r w:rsidR="00AC55A1">
        <w:fldChar w:fldCharType="begin"/>
      </w:r>
      <w:r w:rsidR="00AC55A1">
        <w:instrText xml:space="preserve"> ADDIN ZOTERO_ITEM CSL_CITATION {"citationID":"2UmeIES9","properties":{"formattedCitation":"(Ministry of Health, 2024)","plainCitation":"(Ministry of Health, 2024)","noteIndex":0},"citationItems":[{"id":717,"uris":["http://zotero.org/users/16378538/items/25I636G3"],"itemData":{"id":717,"type":"book","title":"MEDIUM TERM  EXPENDITURE  FRAMEWORK (MTEF)  FOR  2024-2027","author":[{"family":"Ministry of Health","given":""}],"issued":{"date-parts":[["2024"]]}}}],"schema":"https://github.com/citation-style-language/schema/raw/master/csl-citation.json"} </w:instrText>
      </w:r>
      <w:r w:rsidR="00AC55A1">
        <w:fldChar w:fldCharType="separate"/>
      </w:r>
      <w:r w:rsidR="00AC55A1" w:rsidRPr="00AC55A1">
        <w:rPr>
          <w:rFonts w:cs="Arial"/>
        </w:rPr>
        <w:t>(Ministry of Health, 2024)</w:t>
      </w:r>
      <w:r w:rsidR="00AC55A1">
        <w:fldChar w:fldCharType="end"/>
      </w:r>
      <w:r w:rsidRPr="002F794A">
        <w:t>. The main health facilities located in urban zones serve populations that rural regions access through CHPS compounds and district hospitals</w:t>
      </w:r>
      <w:r w:rsidR="00AC55A1">
        <w:t xml:space="preserve"> </w:t>
      </w:r>
      <w:r w:rsidR="00AC55A1">
        <w:fldChar w:fldCharType="begin"/>
      </w:r>
      <w:r w:rsidR="00AC55A1">
        <w:instrText xml:space="preserve"> ADDIN ZOTERO_ITEM CSL_CITATION {"citationID":"Azuywc8O","properties":{"formattedCitation":"(Ministry of Health, 2025)","plainCitation":"(Ministry of Health, 2025)","noteIndex":0},"citationItems":[{"id":670,"uris":["http://zotero.org/users/16378538/items/4HA8RQNK"],"itemData":{"id":670,"type":"post-weblog","abstract":"The Ghana Health Service (GHS) is a Ghanaian government body established in 1996 as part of the Health Sector Reform of Ghana. The Health Service is under the Ministry of Health. The Health service primarily administrates the health services provided by the government and in implementing government policies on healthcare. History The Ghana Health Service …","container-title":"Ministry Of Health","language":"en-US","title":"Ghana Health Service","URL":"https://www.moh.gov.gh/ghana-health-service/","author":[{"family":"Ministry of Health","given":""}],"accessed":{"date-parts":[["2025",2,15]]},"issued":{"date-parts":[["2025"]]}}}],"schema":"https://github.com/citation-style-language/schema/raw/master/csl-citation.json"} </w:instrText>
      </w:r>
      <w:r w:rsidR="00AC55A1">
        <w:fldChar w:fldCharType="separate"/>
      </w:r>
      <w:r w:rsidR="00AC55A1" w:rsidRPr="00AC55A1">
        <w:rPr>
          <w:rFonts w:cs="Arial"/>
        </w:rPr>
        <w:t>(Ministry of Health, 2025)</w:t>
      </w:r>
      <w:r w:rsidR="00AC55A1">
        <w:fldChar w:fldCharType="end"/>
      </w:r>
      <w:r w:rsidRPr="002F794A">
        <w:t>.</w:t>
      </w:r>
    </w:p>
    <w:p w14:paraId="05D4F0FD" w14:textId="4B7AB54A" w:rsidR="00D07C21" w:rsidRPr="002F794A" w:rsidRDefault="00631E77" w:rsidP="00631E77">
      <w:pPr>
        <w:pStyle w:val="Heading2"/>
      </w:pPr>
      <w:r w:rsidRPr="002F794A">
        <w:t>2.4 Funding of Health and Social Care</w:t>
      </w:r>
    </w:p>
    <w:p w14:paraId="449D34E1" w14:textId="08C1DB11" w:rsidR="001E2072" w:rsidRPr="002F794A" w:rsidRDefault="001E2072" w:rsidP="001E2072">
      <w:r w:rsidRPr="002F794A">
        <w:t xml:space="preserve">The health and social care sector in Ghana </w:t>
      </w:r>
      <w:r w:rsidR="006E55B1" w:rsidRPr="002F794A">
        <w:t>receive</w:t>
      </w:r>
      <w:r w:rsidRPr="002F794A">
        <w:t xml:space="preserve"> support from three funding sources, including governmental payments and private insurance alongside community </w:t>
      </w:r>
      <w:r w:rsidRPr="002F794A">
        <w:lastRenderedPageBreak/>
        <w:t>donations. The national funding supports healthcare infrastructure together with personnel recruitment and medical service delivery throughout Ghana</w:t>
      </w:r>
      <w:r w:rsidR="00AC55A1">
        <w:t xml:space="preserve"> </w:t>
      </w:r>
      <w:r w:rsidR="00AC55A1">
        <w:fldChar w:fldCharType="begin"/>
      </w:r>
      <w:r w:rsidR="00AC55A1">
        <w:instrText xml:space="preserve"> ADDIN ZOTERO_ITEM CSL_CITATION {"citationID":"ShTsyhRh","properties":{"formattedCitation":"(Vrooman, 2022)","plainCitation":"(Vrooman, 2022)","noteIndex":0},"citationItems":[{"id":676,"uris":["http://zotero.org/users/16378538/items/FQHALV97"],"itemData":{"id":676,"type":"webpage","abstract":"Colonial administrations introduced various social infrastructures in Africa. This paper analyses and compares the development of colonial governments' health care provision and policies in Ghana and Côte d’Ivoire from circa 1900 to 1955. Using qualitative and quantitative information from colonial reports, a new dataset captures the development of four factors relevant to these aims: health care expenditures, health care facilities, medical staff, and patients. Deflated health care expenditures per capita were found to be higher in Ghana than in Côte d’Ivoire in almost all years. The number of health care facilities per capita was larger in Côte d’Ivoire than in Ghana, and facilities were more geographically dispersed. Ghana had a lower number of medical staff per capita than Côte d’Ivoire as of the 1920s. Medical staff from Côte d’Ivoire formed the majority of the staff base as early as the mid-1910s. Finally, the analysis shows that the number of patients treated in health care facilities in Ghana was low until the 1920s, and took off as more facilities became available during the 1940s. These findings provide evidence that even two countries that are relatively similar (apart from their colonial history) can have different colonial health care trajectories.","title":"Full article: The development of colonial health care provision in Ghana and Côte d’Ivoire: ca. 1900–55","URL":"https://www.tandfonline.com/doi/full/10.1080/20780389.2023.2209284","author":[{"family":"Vrooman","given":"Arlendre"}],"accessed":{"date-parts":[["2025",2,15]]},"issued":{"date-parts":[["2022",5,6]]}}}],"schema":"https://github.com/citation-style-language/schema/raw/master/csl-citation.json"} </w:instrText>
      </w:r>
      <w:r w:rsidR="00AC55A1">
        <w:fldChar w:fldCharType="separate"/>
      </w:r>
      <w:r w:rsidR="00AC55A1" w:rsidRPr="00AC55A1">
        <w:rPr>
          <w:rFonts w:cs="Arial"/>
        </w:rPr>
        <w:t>(Vrooman, 2022)</w:t>
      </w:r>
      <w:r w:rsidR="00AC55A1">
        <w:fldChar w:fldCharType="end"/>
      </w:r>
      <w:r w:rsidRPr="002F794A">
        <w:t>.</w:t>
      </w:r>
    </w:p>
    <w:p w14:paraId="2114AD0A" w14:textId="435F913F" w:rsidR="001E2072" w:rsidRPr="002F794A" w:rsidRDefault="001E2072" w:rsidP="001E2072">
      <w:r w:rsidRPr="002F794A">
        <w:t>A 6.6% portion of the 2021 national budget went to fund the National Health Insurance Scheme, with 2.5% VAT tax revenue providing free access to 70% of essential medical treatments</w:t>
      </w:r>
      <w:r w:rsidR="00AC55A1">
        <w:t xml:space="preserve"> </w:t>
      </w:r>
      <w:r w:rsidR="00AC55A1">
        <w:fldChar w:fldCharType="begin"/>
      </w:r>
      <w:r w:rsidR="00AC55A1">
        <w:instrText xml:space="preserve"> ADDIN ZOTERO_ITEM CSL_CITATION {"citationID":"6Ppdm7Dj","properties":{"formattedCitation":"(Christmals &amp; Aidam, 2020)","plainCitation":"(Christmals &amp; Aidam, 2020)","noteIndex":0},"citationItems":[{"id":698,"uris":["http://zotero.org/users/16378538/items/E3V6WMLG"],"itemData":{"id":698,"type":"article-journal","abstract":"South Africa is having difficulties in rolling out the National Health Insurance(NHI) policy. There are ongoing arguments on whether the NHI will provide access to quality and equitable healthcare it is intended to and whether South Africa is ready ...","container-title":"Risk Management and Healthcare Policy","DOI":"10.2147/RMHP.S245615","language":"en","note":"PMID: 33061721","page":"1879","source":"pmc.ncbi.nlm.nih.gov","title":"Implementation of the National Health Insurance Scheme (NHIS) in Ghana: Lessons for South Africa and Low- and Middle-Income Countries","title-short":"Implementation of the National Health Insurance Scheme (NHIS) in Ghana","volume":"13","author":[{"family":"Christmals","given":"Christmal Dela"},{"family":"Aidam","given":"Kizito"}],"issued":{"date-parts":[["2020",10,2]]}}}],"schema":"https://github.com/citation-style-language/schema/raw/master/csl-citation.json"} </w:instrText>
      </w:r>
      <w:r w:rsidR="00AC55A1">
        <w:fldChar w:fldCharType="separate"/>
      </w:r>
      <w:r w:rsidR="00AC55A1" w:rsidRPr="00AC55A1">
        <w:rPr>
          <w:rFonts w:cs="Arial"/>
        </w:rPr>
        <w:t>(</w:t>
      </w:r>
      <w:proofErr w:type="spellStart"/>
      <w:r w:rsidR="00AC55A1" w:rsidRPr="00AC55A1">
        <w:rPr>
          <w:rFonts w:cs="Arial"/>
        </w:rPr>
        <w:t>Christmals</w:t>
      </w:r>
      <w:proofErr w:type="spellEnd"/>
      <w:r w:rsidR="00AC55A1" w:rsidRPr="00AC55A1">
        <w:rPr>
          <w:rFonts w:cs="Arial"/>
        </w:rPr>
        <w:t xml:space="preserve"> &amp; Aidam, 2020)</w:t>
      </w:r>
      <w:r w:rsidR="00AC55A1">
        <w:fldChar w:fldCharType="end"/>
      </w:r>
      <w:r w:rsidRPr="002F794A">
        <w:t>. The enrolment numbers for the National Health Insurance Scheme in 2023 reached 55% (17.2 million people), which improved healthcare service accessibility</w:t>
      </w:r>
      <w:r w:rsidR="00AC55A1">
        <w:t xml:space="preserve"> </w:t>
      </w:r>
      <w:r w:rsidR="00AC55A1">
        <w:fldChar w:fldCharType="begin"/>
      </w:r>
      <w:r w:rsidR="00AC55A1">
        <w:instrText xml:space="preserve"> ADDIN ZOTERO_ITEM CSL_CITATION {"citationID":"hGcmiRNS","properties":{"formattedCitation":"(NHIS, 2025)","plainCitation":"(NHIS, 2025)","noteIndex":0},"citationItems":[{"id":718,"uris":["http://zotero.org/users/16378538/items/C5LJP927"],"itemData":{"id":718,"type":"webpage","title":"NHIA Commends President Mahama for promise to uncap the NHIA 2025 Budget","URL":"https://www.nhis.gov.gh/News/nhia-commends-president-mahama-for-promise-to-uncap-the-nhia-2025-budget-5641","author":[{"family":"NHIS","given":""}],"accessed":{"date-parts":[["2025",2,15]]},"issued":{"date-parts":[["2025"]],"season":"01"}}}],"schema":"https://github.com/citation-style-language/schema/raw/master/csl-citation.json"} </w:instrText>
      </w:r>
      <w:r w:rsidR="00AC55A1">
        <w:fldChar w:fldCharType="separate"/>
      </w:r>
      <w:r w:rsidR="00AC55A1" w:rsidRPr="00AC55A1">
        <w:rPr>
          <w:rFonts w:cs="Arial"/>
        </w:rPr>
        <w:t>(NHIS, 2025)</w:t>
      </w:r>
      <w:r w:rsidR="00AC55A1">
        <w:fldChar w:fldCharType="end"/>
      </w:r>
      <w:r w:rsidRPr="002F794A">
        <w:t>. Through the Agenda 111 funding directive, the government plans to construct district hospitals in 101 locations and three psychiatric facilities as well as seven regional hospitals throughout the country</w:t>
      </w:r>
      <w:r w:rsidR="00AC55A1">
        <w:t xml:space="preserve"> </w:t>
      </w:r>
      <w:r w:rsidR="00AC55A1">
        <w:fldChar w:fldCharType="begin"/>
      </w:r>
      <w:r w:rsidR="00AC55A1">
        <w:instrText xml:space="preserve"> ADDIN ZOTERO_ITEM CSL_CITATION {"citationID":"RX5JxjNZ","properties":{"formattedCitation":"(Ndour, 2024)","plainCitation":"(Ndour, 2024)","noteIndex":0},"citationItems":[{"id":686,"uris":["http://zotero.org/users/16378538/items/UQ3GK99A"],"itemData":{"id":686,"type":"post-weblog","container-title":"WATHI","language":"fr-FR","title":"Provision of Healthcare in Ghana Medical Country of Origin Information Report,EUAA, 2023","URL":"https://www.wathi.org/situation-sanitaire-ghana-2024/provision-of-healthcare-in-ghana-medical-country-of-origin-information-report/","author":[{"family":"Ndour","given":"Pape Abdou"}],"accessed":{"date-parts":[["2025",2,15]]},"issued":{"date-parts":[["2024",11,15]]}}}],"schema":"https://github.com/citation-style-language/schema/raw/master/csl-citation.json"} </w:instrText>
      </w:r>
      <w:r w:rsidR="00AC55A1">
        <w:fldChar w:fldCharType="separate"/>
      </w:r>
      <w:r w:rsidR="00AC55A1" w:rsidRPr="00AC55A1">
        <w:rPr>
          <w:rFonts w:cs="Arial"/>
        </w:rPr>
        <w:t>(Ndour, 2024)</w:t>
      </w:r>
      <w:r w:rsidR="00AC55A1">
        <w:fldChar w:fldCharType="end"/>
      </w:r>
      <w:r w:rsidRPr="002F794A">
        <w:t>. Ghana sources 30% of essential medicines locally, with 70% imported.</w:t>
      </w:r>
    </w:p>
    <w:p w14:paraId="313F2DAD" w14:textId="64F04DFC" w:rsidR="001E2072" w:rsidRPr="002F794A" w:rsidRDefault="001E2072" w:rsidP="001E2072">
      <w:r w:rsidRPr="002F794A">
        <w:t>The funding aims to increase CHPS compounds and teaching hospitals together with healthcare workforce support and better management of medical supplies</w:t>
      </w:r>
      <w:r w:rsidR="00AC55A1">
        <w:t xml:space="preserve"> </w:t>
      </w:r>
      <w:r w:rsidR="00AC55A1">
        <w:fldChar w:fldCharType="begin"/>
      </w:r>
      <w:r w:rsidR="00AC55A1">
        <w:instrText xml:space="preserve"> ADDIN ZOTERO_ITEM CSL_CITATION {"citationID":"3rfR3ZXE","properties":{"formattedCitation":"(Escribano-Ferrer et al., 2016)","plainCitation":"(Escribano-Ferrer et al., 2016)","noteIndex":0},"citationItems":[{"id":691,"uris":["http://zotero.org/users/16378538/items/3HCHEMKS"],"itemData":{"id":691,"type":"article-journal","abstract":"Background\nGhana has made major strides in improving access to health services. Despite these improvements, Ghana did not meet the Millennium Development Goals 4 and 5. Quality of care is a major factor that could explain this shortfall.\n\nObjective\nTo understand current practice and to identify needs in the area of quality of care in Ghana for improving health outcomes and to guide the National Institute for Health and Care Excellence (NICE) in supporting the care quality improvement efforts in Ghana.\n\nMethods\nThe directory of existing standards, guidelines and protocols of the Ghana Health Service was reviewed and sixteen in-depth interviews were conducted to identify interventions that addressed quality of care. Additional information was obtained during a NICE scoping visit to Accra followed by a study tour of Ghanaian stakeholders to NICE and to the National Health Service.\n\nResults\nSince 1988, 489 policy interventions have been identified that address quality of care. Among them, the development of health protocols and guidelines were the most frequent interventions (n=150), followed by health policies and strategies (n=106); interventions related to health information (n=77); development of training manuals and staff training (n=69); development of regulations (n=38) and interventions related to organisation of services (n=15).\n\nConclusions\nGhana has made significant efforts in developing guidelines, policies and conducting in-service training. Supervision, monitoring and evaluation have also received attention. However, less effort has been made in developing processes and systems and involving communities and service users. Some recommendations were made to guide the future work on quality of care.\n\nFunding\nRockefeller Foundation","container-title":"Ghana Medical Journal","ISSN":"0016-9560","issue":"4","journalAbbreviation":"Ghana Med J","note":"PMID: 28579630\nPMCID: PMC5443676","page":"238-247","source":"PubMed Central","title":"Quality of Health Care in Ghana: Mapping of Interventions and the Way Forward","title-short":"Quality of Health Care in Ghana","volume":"50","author":[{"family":"Escribano-Ferrer","given":"Blanca"},{"family":"Cluzeau","given":"Francoise"},{"family":"Cutler","given":"Derek"},{"family":"Akufo","given":"Christiana"},{"family":"Chalkidou","given":"Kalipso"}],"issued":{"date-parts":[["2016",12]]}}}],"schema":"https://github.com/citation-style-language/schema/raw/master/csl-citation.json"} </w:instrText>
      </w:r>
      <w:r w:rsidR="00AC55A1">
        <w:fldChar w:fldCharType="separate"/>
      </w:r>
      <w:r w:rsidR="00AC55A1" w:rsidRPr="00AC55A1">
        <w:rPr>
          <w:rFonts w:cs="Arial"/>
        </w:rPr>
        <w:t>(Escribano-Ferrer et al., 2016)</w:t>
      </w:r>
      <w:r w:rsidR="00AC55A1">
        <w:fldChar w:fldCharType="end"/>
      </w:r>
      <w:r w:rsidRPr="002F794A">
        <w:t>. The NHIS funds generic medication and vaccines through the $25 million National Vaccine Institute</w:t>
      </w:r>
      <w:r w:rsidR="00AC55A1">
        <w:t xml:space="preserve"> </w:t>
      </w:r>
      <w:r w:rsidR="00AC55A1">
        <w:fldChar w:fldCharType="begin"/>
      </w:r>
      <w:r w:rsidR="00125CF4">
        <w:instrText xml:space="preserve"> ADDIN ZOTERO_ITEM CSL_CITATION {"citationID":"ZsIxGR1Z","properties":{"formattedCitation":"(WHO, 2022a)","plainCitation":"(WHO, 2022a)","noteIndex":0},"citationItems":[{"id":824,"uris":["http://zotero.org/users/16378538/items/YNGV7NC3"],"itemData":{"id":824,"type":"webpage","title":"Improving Sustainable Health Financing and Primary Health Care to Achieve Universal Health Coverage","URL":"https://www.who.int/news-room/feature-stories/detail/health-financing-primary-health-care-ghana-universal-health-coverage-roadmap","author":[{"family":"WHO","given":""}],"accessed":{"date-parts":[["2025",2,16]]},"issued":{"date-parts":[["2022",5,18]]}}}],"schema":"https://github.com/citation-style-language/schema/raw/master/csl-citation.json"} </w:instrText>
      </w:r>
      <w:r w:rsidR="00AC55A1">
        <w:fldChar w:fldCharType="separate"/>
      </w:r>
      <w:r w:rsidR="00125CF4" w:rsidRPr="00125CF4">
        <w:rPr>
          <w:rFonts w:cs="Arial"/>
        </w:rPr>
        <w:t>(WHO, 2022a)</w:t>
      </w:r>
      <w:r w:rsidR="00AC55A1">
        <w:fldChar w:fldCharType="end"/>
      </w:r>
      <w:r w:rsidRPr="002F794A">
        <w:t>. The National Care Reform Roadmap (2024–2028) directs social funding toward family-care services while trying to decrease institution-based care through its $165 billion plan to build more CHPS facilities and teaching hospitals and support medical staff and deliver medications more effectively</w:t>
      </w:r>
      <w:r w:rsidR="00AC55A1">
        <w:t xml:space="preserve"> </w:t>
      </w:r>
      <w:r w:rsidR="00AC55A1">
        <w:fldChar w:fldCharType="begin"/>
      </w:r>
      <w:r w:rsidR="00AC55A1">
        <w:instrText xml:space="preserve"> ADDIN ZOTERO_ITEM CSL_CITATION {"citationID":"PkiEge7f","properties":{"formattedCitation":"(Ministry of Health, 2024)","plainCitation":"(Ministry of Health, 2024)","noteIndex":0},"citationItems":[{"id":717,"uris":["http://zotero.org/users/16378538/items/25I636G3"],"itemData":{"id":717,"type":"book","title":"MEDIUM TERM  EXPENDITURE  FRAMEWORK (MTEF)  FOR  2024-2027","author":[{"family":"Ministry of Health","given":""}],"issued":{"date-parts":[["2024"]]}}}],"schema":"https://github.com/citation-style-language/schema/raw/master/csl-citation.json"} </w:instrText>
      </w:r>
      <w:r w:rsidR="00AC55A1">
        <w:fldChar w:fldCharType="separate"/>
      </w:r>
      <w:r w:rsidR="00AC55A1" w:rsidRPr="00AC55A1">
        <w:rPr>
          <w:rFonts w:cs="Arial"/>
        </w:rPr>
        <w:t>(Ministry of Health, 2024)</w:t>
      </w:r>
      <w:r w:rsidR="00AC55A1">
        <w:fldChar w:fldCharType="end"/>
      </w:r>
      <w:r w:rsidRPr="002F794A">
        <w:t xml:space="preserve">. </w:t>
      </w:r>
    </w:p>
    <w:p w14:paraId="555EDF06" w14:textId="7C6B2246" w:rsidR="00FD1B9A" w:rsidRPr="002F794A" w:rsidRDefault="00FD1B9A" w:rsidP="00FD1B9A">
      <w:pPr>
        <w:pStyle w:val="Heading2"/>
      </w:pPr>
      <w:r w:rsidRPr="002F794A">
        <w:t>2.5 Regulation of Health and Social Care</w:t>
      </w:r>
    </w:p>
    <w:p w14:paraId="094FEEB5" w14:textId="71ECA1B3" w:rsidR="001E2072" w:rsidRPr="002F794A" w:rsidRDefault="001E2072" w:rsidP="001E2072">
      <w:r w:rsidRPr="002F794A">
        <w:t>The healthcare sector of Ghana functions with three systems of quality control which consist of formal laws, internal self-governance and external regulatory organisations. In the 1990s the Health Sector Reform Strategy established a system which decentralised health services delivery</w:t>
      </w:r>
      <w:r w:rsidR="00AC55A1">
        <w:t xml:space="preserve"> </w:t>
      </w:r>
      <w:r w:rsidR="00AC55A1">
        <w:fldChar w:fldCharType="begin"/>
      </w:r>
      <w:r w:rsidR="00AC55A1">
        <w:instrText xml:space="preserve"> ADDIN ZOTERO_ITEM CSL_CITATION {"citationID":"jsB1oUWO","properties":{"formattedCitation":"(MOGCSP, 2024)","plainCitation":"(MOGCSP, 2024)","noteIndex":0},"citationItems":[{"id":667,"uris":["http://zotero.org/users/16378538/items/VG97GQKI"],"itemData":{"id":667,"type":"webpage","title":"LAUNCH OF NATIONAL CARE REFORM ROADMAP TO PROTECT CHILDREN : Ministry of Gender, Children and Social Protection","URL":"https://www.mogcsp.gov.gh/launch-of-national-care-reform-roadmap-to-protect-children/","author":[{"family":"MOGCSP","given":""}],"accessed":{"date-parts":[["2025",2,15]]},"issued":{"date-parts":[["2024",5,10]]}}}],"schema":"https://github.com/citation-style-language/schema/raw/master/csl-citation.json"} </w:instrText>
      </w:r>
      <w:r w:rsidR="00AC55A1">
        <w:fldChar w:fldCharType="separate"/>
      </w:r>
      <w:r w:rsidR="00AC55A1" w:rsidRPr="00AC55A1">
        <w:rPr>
          <w:rFonts w:cs="Arial"/>
        </w:rPr>
        <w:t>(MOGCSP, 2024)</w:t>
      </w:r>
      <w:r w:rsidR="00AC55A1">
        <w:fldChar w:fldCharType="end"/>
      </w:r>
      <w:r w:rsidRPr="002F794A">
        <w:t>. Universal health coverage follows the National Health Policy (2020) that implements the Health Institutions and Facilities Act (2011) to secure national standard compliance</w:t>
      </w:r>
      <w:r w:rsidR="00AC55A1">
        <w:t xml:space="preserve"> </w:t>
      </w:r>
      <w:r w:rsidR="00AC55A1">
        <w:fldChar w:fldCharType="begin"/>
      </w:r>
      <w:r w:rsidR="00AC55A1">
        <w:instrText xml:space="preserve"> ADDIN ZOTERO_ITEM CSL_CITATION {"citationID":"WEoKHRSg","properties":{"formattedCitation":"(GH Headlines, 2025)","plainCitation":"(GH Headlines, 2025)","noteIndex":0},"citationItems":[{"id":662,"uris":["http://zotero.org/users/16378538/items/EYGZ5FED"],"itemData":{"id":662,"type":"webpage","abstract":"Here is the latest and current list of all Ghana ministries for 2025, as established by the new Executive Instrument by President John Mahama\nThe post Complete list of all government ministries in 2025 under Mahama administration first appeared on 3News.","language":"en-US","title":"Complete list of all government ministries in 2025 under Mahama administration | GhHeadlines Total News Total Information","URL":"https://news.ghheadlines.com/agency/3news/20250111/167458367/complete-list-of-all-government-ministries-in-2025-under-mahama-administration","author":[{"family":"GH Headlines","given":""}],"accessed":{"date-parts":[["2025",2,15]]},"issued":{"date-parts":[["2025",1,10]]}}}],"schema":"https://github.com/citation-style-language/schema/raw/master/csl-citation.json"} </w:instrText>
      </w:r>
      <w:r w:rsidR="00AC55A1">
        <w:fldChar w:fldCharType="separate"/>
      </w:r>
      <w:r w:rsidR="00AC55A1" w:rsidRPr="00AC55A1">
        <w:rPr>
          <w:rFonts w:cs="Arial"/>
        </w:rPr>
        <w:t>(GH Headlines, 2025)</w:t>
      </w:r>
      <w:r w:rsidR="00AC55A1">
        <w:fldChar w:fldCharType="end"/>
      </w:r>
      <w:r w:rsidRPr="002F794A">
        <w:t xml:space="preserve">. </w:t>
      </w:r>
    </w:p>
    <w:p w14:paraId="5A854615" w14:textId="60B203EA" w:rsidR="001E2072" w:rsidRPr="002F794A" w:rsidRDefault="001E2072" w:rsidP="001E2072">
      <w:r w:rsidRPr="002F794A">
        <w:t>The Ghana Medical and Dental Council (GMDC), together with the Pharmacy Council and Nursing and Midwifery Council (NMC), serve as self-regulatory bodies to manage licensing procedures and ethical standards and professional capabilities</w:t>
      </w:r>
      <w:r w:rsidR="00AC55A1">
        <w:t xml:space="preserve"> </w:t>
      </w:r>
      <w:r w:rsidR="00AC55A1">
        <w:fldChar w:fldCharType="begin"/>
      </w:r>
      <w:r w:rsidR="00AC55A1">
        <w:instrText xml:space="preserve"> ADDIN ZOTERO_ITEM CSL_CITATION {"citationID":"faGiGtJQ","properties":{"formattedCitation":"(MDC Ghana, 2025)","plainCitation":"(MDC Ghana, 2025)","noteIndex":0},"citationItems":[{"id":712,"uris":["http://zotero.org/users/16378538/items/VCCJF7BU"],"itemData":{"id":712,"type":"webpage","container-title":"MEDICAL AND DENTAL COUNCIL","language":"en-US","title":"Ethical Guidance","URL":"https://www.mdcghana.org/ethical-guidance/","author":[{"family":"MDC Ghana","given":""}],"accessed":{"date-parts":[["2025",2,15]]},"issued":{"date-parts":[["2025",2,14]]}}}],"schema":"https://github.com/citation-style-language/schema/raw/master/csl-citation.json"} </w:instrText>
      </w:r>
      <w:r w:rsidR="00AC55A1">
        <w:fldChar w:fldCharType="separate"/>
      </w:r>
      <w:r w:rsidR="00AC55A1" w:rsidRPr="00AC55A1">
        <w:rPr>
          <w:rFonts w:cs="Arial"/>
        </w:rPr>
        <w:t>(MDC Ghana, 2025)</w:t>
      </w:r>
      <w:r w:rsidR="00AC55A1">
        <w:fldChar w:fldCharType="end"/>
      </w:r>
      <w:r w:rsidRPr="002F794A">
        <w:t xml:space="preserve">. Additional supervision of medical and pharmaceutical activities comes from the </w:t>
      </w:r>
      <w:r w:rsidRPr="002F794A">
        <w:lastRenderedPageBreak/>
        <w:t>Ghana Medical Association (GMA) and the Ghana Pharmaceutical Association</w:t>
      </w:r>
      <w:r w:rsidR="00AC55A1">
        <w:t xml:space="preserve"> </w:t>
      </w:r>
      <w:r w:rsidR="00AC55A1">
        <w:fldChar w:fldCharType="begin"/>
      </w:r>
      <w:r w:rsidR="00AC55A1">
        <w:instrText xml:space="preserve"> ADDIN ZOTERO_ITEM CSL_CITATION {"citationID":"tOmOI3Jc","properties":{"formattedCitation":"(MDC Ghana, 2025)","plainCitation":"(MDC Ghana, 2025)","noteIndex":0},"citationItems":[{"id":712,"uris":["http://zotero.org/users/16378538/items/VCCJF7BU"],"itemData":{"id":712,"type":"webpage","container-title":"MEDICAL AND DENTAL COUNCIL","language":"en-US","title":"Ethical Guidance","URL":"https://www.mdcghana.org/ethical-guidance/","author":[{"family":"MDC Ghana","given":""}],"accessed":{"date-parts":[["2025",2,15]]},"issued":{"date-parts":[["2025",2,14]]}}}],"schema":"https://github.com/citation-style-language/schema/raw/master/csl-citation.json"} </w:instrText>
      </w:r>
      <w:r w:rsidR="00AC55A1">
        <w:fldChar w:fldCharType="separate"/>
      </w:r>
      <w:r w:rsidR="00AC55A1" w:rsidRPr="00AC55A1">
        <w:rPr>
          <w:rFonts w:cs="Arial"/>
        </w:rPr>
        <w:t>(MDC Ghana, 2025)</w:t>
      </w:r>
      <w:r w:rsidR="00AC55A1">
        <w:fldChar w:fldCharType="end"/>
      </w:r>
      <w:r w:rsidRPr="002F794A">
        <w:t>.</w:t>
      </w:r>
    </w:p>
    <w:p w14:paraId="45DE7389" w14:textId="6F05AF83" w:rsidR="001E2072" w:rsidRPr="002F794A" w:rsidRDefault="001E2072" w:rsidP="001E2072">
      <w:r w:rsidRPr="002F794A">
        <w:t>Healthcare operations in Ghana fall under the jurisdiction of the Ministry of Health through external regulatory bodies. Both the Ghana Health Service (GHS) creates policy implementation, and the Health Facilities Regulatory Agency (HeFRA) performs facility accreditation and registration tasks</w:t>
      </w:r>
      <w:r w:rsidR="00AC55A1">
        <w:t xml:space="preserve"> </w:t>
      </w:r>
      <w:r w:rsidR="00AC55A1">
        <w:fldChar w:fldCharType="begin"/>
      </w:r>
      <w:r w:rsidR="00AC55A1">
        <w:instrText xml:space="preserve"> ADDIN ZOTERO_ITEM CSL_CITATION {"citationID":"twcTkVSL","properties":{"formattedCitation":"(HeFRA, 2016)","plainCitation":"(HeFRA, 2016)","noteIndex":0},"citationItems":[{"id":709,"uris":["http://zotero.org/users/16378538/items/9ICUGA3Z"],"itemData":{"id":709,"type":"post-weblog","language":"en-US","title":"Homepage 01 - HeFRA","URL":"http://hefra.gov.gh/","author":[{"family":"HeFRA","given":""}],"accessed":{"date-parts":[["2025",2,15]]},"issued":{"date-parts":[["2016",4,19]]}}}],"schema":"https://github.com/citation-style-language/schema/raw/master/csl-citation.json"} </w:instrText>
      </w:r>
      <w:r w:rsidR="00AC55A1">
        <w:fldChar w:fldCharType="separate"/>
      </w:r>
      <w:r w:rsidR="00AC55A1" w:rsidRPr="00AC55A1">
        <w:rPr>
          <w:rFonts w:cs="Arial"/>
        </w:rPr>
        <w:t>(HeFRA, 2016)</w:t>
      </w:r>
      <w:r w:rsidR="00AC55A1">
        <w:fldChar w:fldCharType="end"/>
      </w:r>
      <w:r w:rsidRPr="002F794A">
        <w:t>. The National Health Insurance Authority (NHIA) functions through its role to verify NHIS adherence</w:t>
      </w:r>
      <w:r w:rsidR="00AC55A1">
        <w:t xml:space="preserve"> </w:t>
      </w:r>
      <w:r w:rsidR="00AC55A1">
        <w:fldChar w:fldCharType="begin"/>
      </w:r>
      <w:r w:rsidR="00276CDE">
        <w:instrText xml:space="preserve"> ADDIN ZOTERO_ITEM CSL_CITATION {"citationID":"oyc5UHbq","properties":{"formattedCitation":"(Dzando et al., 2021)","plainCitation":"(Dzando et al., 2021)","noteIndex":0},"citationItems":[{"id":673,"uris":["http://zotero.org/users/16378538/items/V77MWL53"],"itemData":{"id":673,"type":"article-journal","abstract":"The Coronavirus pandemic has caused more deaths than any other single disease since the outbreak was confirmed. The World Health Organization in collaboration with national and international health agencies continues to lead the way in bracing global healthcare systems to fight the pandemic. There are variations in national capacities towards the preparedness and management of the pandemic. The Government of Ghana, through the Ministry of Health and Ghana Health Service, continues to provide policy and operational directions towards the containment of the pandemic. The purpose of this study is to review the setup of the healthcare sector in Ghana in light of the ongoing pandemic. This study is a narrative literature review in which data was extracted from electronic databases such as PubMed, Google Scholar, Scopus and Ebscohost that published Covid-19 research articles from Ghana. Literature was analysed and discussed based on the structures and systems available in the healthcare sector, as well as trends available from the global perspective. The healthcare sector in Ghana continues to support the citizenry in the wake of the Coronavirus pandemic. The government provides regular updates and continue to pledge their support in dealing with the effects of the pandemic. Challenges with accessibility, workforce, funding, and infrastructure remain the major hindrances in fighting the pandemic. The government and healthcare partners need to continually reform the healthcare system to meet the increasing demand for healthcare during the pandemic., \nSignificance for public health\nThe Coronavirus pandemic continues to test healthcare systems globally. Developing countries with low resources and poor healthcare systems stand a risk of succumbing to the devastating effects of the pandemic. This study provides a brief insight into existing systematic healthcare gaps in the Ghanaian healthcare system and can serve as a wake-up call to policymakers to re-evaluate and augment the current systems to provide quality healthcare to the citizenry during the pandemic.","container-title":"Journal of Public Health Research","DOI":"10.4081/jphr.2021.2448","ISSN":"2279-9028","issue":"1","journalAbbreviation":"J Public Health Res","note":"PMID: 34351103\nPMCID: PMC8847958","page":"2448","source":"PubMed Central","title":"Healthcare in Ghana amidst the coronavirus pandemic: A narrative literature review","title-short":"Healthcare in Ghana amidst the coronavirus pandemic","volume":"11","author":[{"family":"Dzando","given":"Gideon"},{"family":"Salifu","given":"Seidu"},{"family":"Donyi","given":"Anthony Bimba"},{"family":"Akpeke","given":"Hope"},{"family":"Kumah","given":"Augustine"},{"family":"Dordunu","given":"Rebecca"},{"family":"Nonoh","given":"Elisha A."}],"issued":{"date-parts":[["2021",8,4]]}}}],"schema":"https://github.com/citation-style-language/schema/raw/master/csl-citation.json"} </w:instrText>
      </w:r>
      <w:r w:rsidR="00AC55A1">
        <w:fldChar w:fldCharType="separate"/>
      </w:r>
      <w:r w:rsidR="00276CDE" w:rsidRPr="00276CDE">
        <w:rPr>
          <w:rFonts w:cs="Arial"/>
        </w:rPr>
        <w:t>(Dzando et al., 2021)</w:t>
      </w:r>
      <w:r w:rsidR="00AC55A1">
        <w:fldChar w:fldCharType="end"/>
      </w:r>
      <w:r w:rsidRPr="002F794A">
        <w:t>. The Food and Drugs Authority (FDA), along with the Mental Health Authority (MHA), act as regulators to monitor medication safety and food security standards and mental health service quality in the healthcare sector</w:t>
      </w:r>
      <w:r w:rsidR="00276CDE">
        <w:t xml:space="preserve"> </w:t>
      </w:r>
      <w:r w:rsidR="00276CDE">
        <w:fldChar w:fldCharType="begin"/>
      </w:r>
      <w:r w:rsidR="00276CDE">
        <w:instrText xml:space="preserve"> ADDIN ZOTERO_ITEM CSL_CITATION {"citationID":"a5ccq9Pf","properties":{"formattedCitation":"(Christmals &amp; Aidam, 2020)","plainCitation":"(Christmals &amp; Aidam, 2020)","noteIndex":0},"citationItems":[{"id":698,"uris":["http://zotero.org/users/16378538/items/E3V6WMLG"],"itemData":{"id":698,"type":"article-journal","abstract":"South Africa is having difficulties in rolling out the National Health Insurance(NHI) policy. There are ongoing arguments on whether the NHI will provide access to quality and equitable healthcare it is intended to and whether South Africa is ready ...","container-title":"Risk Management and Healthcare Policy","DOI":"10.2147/RMHP.S245615","language":"en","note":"PMID: 33061721","page":"1879","source":"pmc.ncbi.nlm.nih.gov","title":"Implementation of the National Health Insurance Scheme (NHIS) in Ghana: Lessons for South Africa and Low- and Middle-Income Countries","title-short":"Implementation of the National Health Insurance Scheme (NHIS) in Ghana","volume":"13","author":[{"family":"Christmals","given":"Christmal Dela"},{"family":"Aidam","given":"Kizito"}],"issued":{"date-parts":[["2020",10,2]]}}}],"schema":"https://github.com/citation-style-language/schema/raw/master/csl-citation.json"} </w:instrText>
      </w:r>
      <w:r w:rsidR="00276CDE">
        <w:fldChar w:fldCharType="separate"/>
      </w:r>
      <w:r w:rsidR="00276CDE" w:rsidRPr="00276CDE">
        <w:rPr>
          <w:rFonts w:cs="Arial"/>
        </w:rPr>
        <w:t>(</w:t>
      </w:r>
      <w:proofErr w:type="spellStart"/>
      <w:r w:rsidR="00276CDE" w:rsidRPr="00276CDE">
        <w:rPr>
          <w:rFonts w:cs="Arial"/>
        </w:rPr>
        <w:t>Christmals</w:t>
      </w:r>
      <w:proofErr w:type="spellEnd"/>
      <w:r w:rsidR="00276CDE" w:rsidRPr="00276CDE">
        <w:rPr>
          <w:rFonts w:cs="Arial"/>
        </w:rPr>
        <w:t xml:space="preserve"> &amp; Aidam, 2020)</w:t>
      </w:r>
      <w:r w:rsidR="00276CDE">
        <w:fldChar w:fldCharType="end"/>
      </w:r>
      <w:r w:rsidRPr="002F794A">
        <w:t>.</w:t>
      </w:r>
    </w:p>
    <w:p w14:paraId="4F556282" w14:textId="129BB142" w:rsidR="00FD1B9A" w:rsidRPr="002F794A" w:rsidRDefault="002A4056" w:rsidP="002A4056">
      <w:pPr>
        <w:pStyle w:val="Heading2"/>
      </w:pPr>
      <w:r w:rsidRPr="002F794A">
        <w:t>2.6 Analysis of Health and Social Care Spending in Ghana</w:t>
      </w:r>
    </w:p>
    <w:p w14:paraId="19F86722" w14:textId="6A54170B" w:rsidR="001E2072" w:rsidRPr="001E2072" w:rsidRDefault="001E2072" w:rsidP="001E2072">
      <w:r w:rsidRPr="001E2072">
        <w:t>The health and social care sector of Ghana operates as a critical element in the nation’s development, with government funding supporting service delivery expansion. Health expenditures from national government budgets reached 3.2% of GDP during 2021, which falls below the WHO recommendation of 5% for these revenue brackets</w:t>
      </w:r>
      <w:r w:rsidR="00276CDE">
        <w:t xml:space="preserve"> </w:t>
      </w:r>
      <w:r w:rsidR="00276CDE">
        <w:fldChar w:fldCharType="begin"/>
      </w:r>
      <w:r w:rsidR="00276CDE">
        <w:instrText xml:space="preserve"> ADDIN ZOTERO_ITEM CSL_CITATION {"citationID":"2EwrPlWP","properties":{"formattedCitation":"(Statista, 2024a)","plainCitation":"(Statista, 2024a)","noteIndex":0},"citationItems":[{"id":689,"uris":["http://zotero.org/users/16378538/items/8YZWPLU2"],"itemData":{"id":689,"type":"webpage","title":"Health system in Ghana - statistics &amp; facts | Statista","URL":"https://www.statista.com/topics/8915/health-system-in-ghana/","author":[{"family":"Statista","given":""}],"accessed":{"date-parts":[["2025",2,15]]},"issued":{"date-parts":[["2024"]]}}}],"schema":"https://github.com/citation-style-language/schema/raw/master/csl-citation.json"} </w:instrText>
      </w:r>
      <w:r w:rsidR="00276CDE">
        <w:fldChar w:fldCharType="separate"/>
      </w:r>
      <w:r w:rsidR="00276CDE" w:rsidRPr="00276CDE">
        <w:rPr>
          <w:rFonts w:cs="Arial"/>
        </w:rPr>
        <w:t>(Statista, 2024a)</w:t>
      </w:r>
      <w:r w:rsidR="00276CDE">
        <w:fldChar w:fldCharType="end"/>
      </w:r>
      <w:r w:rsidRPr="001E2072">
        <w:t>. The health sector obtained a share of 6.6% from the national budget in that year and would expand to 18% in 2022 and reach 51% in 2023</w:t>
      </w:r>
      <w:r w:rsidR="00276CDE">
        <w:t xml:space="preserve"> </w:t>
      </w:r>
      <w:r w:rsidR="00276CDE">
        <w:fldChar w:fldCharType="begin"/>
      </w:r>
      <w:r w:rsidR="00276CDE">
        <w:instrText xml:space="preserve"> ADDIN ZOTERO_ITEM CSL_CITATION {"citationID":"bwc3O11c","properties":{"formattedCitation":"(Kumah et al., 2021)","plainCitation":"(Kumah et al., 2021)","noteIndex":0},"citationItems":[{"id":678,"uris":["http://zotero.org/users/16378538/items/8G6TC5YT"],"itemData":{"id":678,"type":"article-journal","abstract":"Background\nAssessing the performance of health systems through quantitative and qualitative methods is recognized as an effective approach to strengthening national health systems. However, while many high-income countries have institutionalized health system performance assessment (HSPA) as an integral component of their respective health systems, few studies on HSPA have been documented in low- and middle-income countries, including Ghana. This study aims at providing a comprehensive framework for periodic assessment of the performance of the entire health system in Ghana.\n\nMethods\nThe study will have four work packages. First, a structured review will be conducted to identify both international and national HSPA frameworks that could be applied to the Ghanaian context. Second, based on the structured review, an assessment framework tailored to the Ghanaian health system context will be developed. Third, the draft framework will be presented and discussed with experts and stakeholders for its appropriateness, feasibility and acceptability. Finally, the framework will be piloted to assess its effectiveness and suitability for full-scale implementation.\n\nDiscussion\nCurrently, Ghana does not have a full-fledged HSPA tool that provides a holistic health sector-wide approach to assessing health system performance. Thus, developing this HSPA framework for the country will provide a tool for periodic and comprehensive assessment of the performance of the health system, which can be compared with that of other countries. Such a comparison will offer the opportunity for mutual learning and for exploring new options for formulating more effective national health policies. As this is expected to be the first attempt to develop a comprehensive HSPA framework in Ghana, this study will provide a basis for future discussions on how to further develop and implement HSPA programmes in the country.","container-title":"Health Research Policy and Systems","DOI":"10.1186/s12961-021-00802-1","ISSN":"1478-4505","journalAbbreviation":"Health Res Policy Syst","note":"PMID: 34930310\nPMCID: PMC8686232","page":"149","source":"PubMed Central","title":"Framework for assessing the performance of the Ghanaian health system: study protocol","title-short":"Framework for assessing the performance of the Ghanaian health system","volume":"19","author":[{"family":"Kumah","given":"Emmanuel"},{"family":"Ankomah","given":"Samuel E."},{"family":"Fusheini","given":"Adam"},{"family":"Agyei-Baffour","given":"Peter"},{"family":"Ayanore","given":"Martin A."},{"family":"Asravor","given":"Richard K."},{"family":"Kesse","given":"Felix O."},{"family":"Mwini","given":"Emmanuel"},{"family":"Otchere","given":"Godfred"}],"issued":{"date-parts":[["2021",12,20]]}}}],"schema":"https://github.com/citation-style-language/schema/raw/master/csl-citation.json"} </w:instrText>
      </w:r>
      <w:r w:rsidR="00276CDE">
        <w:fldChar w:fldCharType="separate"/>
      </w:r>
      <w:r w:rsidR="00276CDE" w:rsidRPr="00276CDE">
        <w:rPr>
          <w:rFonts w:cs="Arial"/>
        </w:rPr>
        <w:t>(Kumah et al., 2021)</w:t>
      </w:r>
      <w:r w:rsidR="00276CDE">
        <w:fldChar w:fldCharType="end"/>
      </w:r>
      <w:r w:rsidRPr="001E2072">
        <w:t>. Public funding constitutes the essential foundation for healthcare funding even though international financial support decreased from 13.2% to 6.3% from 2015 to 2020</w:t>
      </w:r>
      <w:r w:rsidR="00276CDE">
        <w:t xml:space="preserve"> </w:t>
      </w:r>
      <w:r w:rsidR="00276CDE">
        <w:fldChar w:fldCharType="begin"/>
      </w:r>
      <w:r w:rsidR="00276CDE">
        <w:instrText xml:space="preserve"> ADDIN ZOTERO_ITEM CSL_CITATION {"citationID":"O57bOilO","properties":{"formattedCitation":"(World Bank Group, 2024)","plainCitation":"(World Bank Group, 2024)","noteIndex":0},"citationItems":[{"id":694,"uris":["http://zotero.org/users/16378538/items/IEW7DQCY"],"itemData":{"id":694,"type":"webpage","title":"Current health expenditure (% of GDP) - Ghana | Data","URL":"https://data.worldbank.org/indicator/SH.XPD.CHEX.GD.ZS?locations=GH","author":[{"family":"World Bank Group","given":""}],"accessed":{"date-parts":[["2025",2,15]]},"issued":{"date-parts":[["2024",4,15]]}}}],"schema":"https://github.com/citation-style-language/schema/raw/master/csl-citation.json"} </w:instrText>
      </w:r>
      <w:r w:rsidR="00276CDE">
        <w:fldChar w:fldCharType="separate"/>
      </w:r>
      <w:r w:rsidR="00276CDE" w:rsidRPr="00276CDE">
        <w:rPr>
          <w:rFonts w:cs="Arial"/>
        </w:rPr>
        <w:t>(World Bank Group, 2024)</w:t>
      </w:r>
      <w:r w:rsidR="00276CDE">
        <w:fldChar w:fldCharType="end"/>
      </w:r>
      <w:r w:rsidRPr="001E2072">
        <w:t>.</w:t>
      </w:r>
    </w:p>
    <w:p w14:paraId="6999437D" w14:textId="24F1743D" w:rsidR="001E2072" w:rsidRPr="001E2072" w:rsidRDefault="001E2072" w:rsidP="001E2072">
      <w:r w:rsidRPr="001E2072">
        <w:t>The government dedicates its health spending to universal healthcare while developing services and infrastructure according to the Health Sector Medium-Term Development Plan (HSMTDP) 2022–2025</w:t>
      </w:r>
      <w:r w:rsidR="00276CDE">
        <w:t xml:space="preserve"> </w:t>
      </w:r>
      <w:r w:rsidR="00276CDE">
        <w:fldChar w:fldCharType="begin"/>
      </w:r>
      <w:r w:rsidR="00276CDE">
        <w:instrText xml:space="preserve"> ADDIN ZOTERO_ITEM CSL_CITATION {"citationID":"N4Ah1nMt","properties":{"formattedCitation":"(Ministry of Health, 2024)","plainCitation":"(Ministry of Health, 2024)","noteIndex":0},"citationItems":[{"id":717,"uris":["http://zotero.org/users/16378538/items/25I636G3"],"itemData":{"id":717,"type":"book","title":"MEDIUM TERM  EXPENDITURE  FRAMEWORK (MTEF)  FOR  2024-2027","author":[{"family":"Ministry of Health","given":""}],"issued":{"date-parts":[["2024"]]}}}],"schema":"https://github.com/citation-style-language/schema/raw/master/csl-citation.json"} </w:instrText>
      </w:r>
      <w:r w:rsidR="00276CDE">
        <w:fldChar w:fldCharType="separate"/>
      </w:r>
      <w:r w:rsidR="00276CDE" w:rsidRPr="00276CDE">
        <w:rPr>
          <w:rFonts w:cs="Arial"/>
        </w:rPr>
        <w:t>(Ministry of Health, 2024)</w:t>
      </w:r>
      <w:r w:rsidR="00276CDE">
        <w:fldChar w:fldCharType="end"/>
      </w:r>
      <w:r w:rsidRPr="001E2072">
        <w:t>. The expansion of health services occurs through primary healthcare (PHC) strategies which include the PHC Investment Programme and the Network of Practice</w:t>
      </w:r>
      <w:r w:rsidR="00276CDE">
        <w:t xml:space="preserve"> </w:t>
      </w:r>
      <w:r w:rsidR="00276CDE">
        <w:fldChar w:fldCharType="begin"/>
      </w:r>
      <w:r w:rsidR="00125CF4">
        <w:instrText xml:space="preserve"> ADDIN ZOTERO_ITEM CSL_CITATION {"citationID":"Mu4IekLY","properties":{"formattedCitation":"(WHO, 2022a)","plainCitation":"(WHO, 2022a)","noteIndex":0},"citationItems":[{"id":824,"uris":["http://zotero.org/users/16378538/items/YNGV7NC3"],"itemData":{"id":824,"type":"webpage","title":"Improving Sustainable Health Financing and Primary Health Care to Achieve Universal Health Coverage","URL":"https://www.who.int/news-room/feature-stories/detail/health-financing-primary-health-care-ghana-universal-health-coverage-roadmap","author":[{"family":"WHO","given":""}],"accessed":{"date-parts":[["2025",2,16]]},"issued":{"date-parts":[["2022",5,18]]}}}],"schema":"https://github.com/citation-style-language/schema/raw/master/csl-citation.json"} </w:instrText>
      </w:r>
      <w:r w:rsidR="00276CDE">
        <w:fldChar w:fldCharType="separate"/>
      </w:r>
      <w:r w:rsidR="00125CF4" w:rsidRPr="00125CF4">
        <w:rPr>
          <w:rFonts w:cs="Arial"/>
        </w:rPr>
        <w:t>(WHO, 2022a)</w:t>
      </w:r>
      <w:r w:rsidR="00276CDE">
        <w:fldChar w:fldCharType="end"/>
      </w:r>
      <w:r w:rsidRPr="001E2072">
        <w:t>. The National Health Insurance Scheme provides coverage to 54.4% of the population through its curative service benefits that now expand to include preventive services like family planning and childhood cancer treatments</w:t>
      </w:r>
      <w:r w:rsidR="00276CDE">
        <w:t xml:space="preserve"> </w:t>
      </w:r>
      <w:r w:rsidR="00276CDE">
        <w:fldChar w:fldCharType="begin"/>
      </w:r>
      <w:r w:rsidR="00276CDE">
        <w:instrText xml:space="preserve"> ADDIN ZOTERO_ITEM CSL_CITATION {"citationID":"MEmsECUV","properties":{"formattedCitation":"(NHIS, 2025)","plainCitation":"(NHIS, 2025)","noteIndex":0},"citationItems":[{"id":718,"uris":["http://zotero.org/users/16378538/items/C5LJP927"],"itemData":{"id":718,"type":"webpage","title":"NHIA Commends President Mahama for promise to uncap the NHIA 2025 Budget","URL":"https://www.nhis.gov.gh/News/nhia-commends-president-mahama-for-promise-to-uncap-the-nhia-2025-budget-5641","author":[{"family":"NHIS","given":""}],"accessed":{"date-parts":[["2025",2,15]]},"issued":{"date-parts":[["2025"]],"season":"01"}}}],"schema":"https://github.com/citation-style-language/schema/raw/master/csl-citation.json"} </w:instrText>
      </w:r>
      <w:r w:rsidR="00276CDE">
        <w:fldChar w:fldCharType="separate"/>
      </w:r>
      <w:r w:rsidR="00276CDE" w:rsidRPr="00276CDE">
        <w:rPr>
          <w:rFonts w:cs="Arial"/>
        </w:rPr>
        <w:t>(NHIS, 2025)</w:t>
      </w:r>
      <w:r w:rsidR="00276CDE">
        <w:fldChar w:fldCharType="end"/>
      </w:r>
      <w:r w:rsidRPr="001E2072">
        <w:t>.</w:t>
      </w:r>
    </w:p>
    <w:p w14:paraId="37BEFED5" w14:textId="0E9DA875" w:rsidR="001E2072" w:rsidRPr="001E2072" w:rsidRDefault="001E2072" w:rsidP="001E2072">
      <w:r w:rsidRPr="001E2072">
        <w:lastRenderedPageBreak/>
        <w:t>Employee compensation receives between 92.45% and 99.8% of the health budget funds</w:t>
      </w:r>
      <w:r w:rsidR="00276CDE">
        <w:t xml:space="preserve"> </w:t>
      </w:r>
      <w:r w:rsidR="00276CDE">
        <w:fldChar w:fldCharType="begin"/>
      </w:r>
      <w:r w:rsidR="00276CDE">
        <w:instrText xml:space="preserve"> ADDIN ZOTERO_ITEM CSL_CITATION {"citationID":"aV4s7Olf","properties":{"formattedCitation":"(Quality of Care Network, 2025)","plainCitation":"(Quality of Care Network, 2025)","noteIndex":0},"citationItems":[{"id":665,"uris":["http://zotero.org/users/16378538/items/LTE7E2BE"],"itemData":{"id":665,"type":"webpage","title":"Ghana | Quality of Care Network","URL":"https://www.qualityofcarenetwork.org/country-data/ghana","author":[{"family":"Quality of Care Network","given":""}],"accessed":{"date-parts":[["2025",2,15]]},"issued":{"date-parts":[["2025"]]}}}],"schema":"https://github.com/citation-style-language/schema/raw/master/csl-citation.json"} </w:instrText>
      </w:r>
      <w:r w:rsidR="00276CDE">
        <w:fldChar w:fldCharType="separate"/>
      </w:r>
      <w:r w:rsidR="00276CDE" w:rsidRPr="00276CDE">
        <w:rPr>
          <w:rFonts w:cs="Arial"/>
        </w:rPr>
        <w:t>(Quality of Care Network, 2025)</w:t>
      </w:r>
      <w:r w:rsidR="00276CDE">
        <w:fldChar w:fldCharType="end"/>
      </w:r>
      <w:r w:rsidRPr="001E2072">
        <w:t>. Through Agenda 111, the government makes hospital construction at district and regional levels an infrastructure development priority</w:t>
      </w:r>
      <w:r w:rsidR="00276CDE">
        <w:t xml:space="preserve"> </w:t>
      </w:r>
      <w:r w:rsidR="00276CDE">
        <w:fldChar w:fldCharType="begin"/>
      </w:r>
      <w:r w:rsidR="00276CDE">
        <w:instrText xml:space="preserve"> ADDIN ZOTERO_ITEM CSL_CITATION {"citationID":"iNlOCjRX","properties":{"formattedCitation":"(Ministry of Health, 2025)","plainCitation":"(Ministry of Health, 2025)","noteIndex":0},"citationItems":[{"id":670,"uris":["http://zotero.org/users/16378538/items/4HA8RQNK"],"itemData":{"id":670,"type":"post-weblog","abstract":"The Ghana Health Service (GHS) is a Ghanaian government body established in 1996 as part of the Health Sector Reform of Ghana. The Health Service is under the Ministry of Health. The Health service primarily administrates the health services provided by the government and in implementing government policies on healthcare. History The Ghana Health Service …","container-title":"Ministry Of Health","language":"en-US","title":"Ghana Health Service","URL":"https://www.moh.gov.gh/ghana-health-service/","author":[{"family":"Ministry of Health","given":""}],"accessed":{"date-parts":[["2025",2,15]]},"issued":{"date-parts":[["2025"]]}}}],"schema":"https://github.com/citation-style-language/schema/raw/master/csl-citation.json"} </w:instrText>
      </w:r>
      <w:r w:rsidR="00276CDE">
        <w:fldChar w:fldCharType="separate"/>
      </w:r>
      <w:r w:rsidR="00276CDE" w:rsidRPr="00276CDE">
        <w:rPr>
          <w:rFonts w:cs="Arial"/>
        </w:rPr>
        <w:t>(Ministry of Health, 2025)</w:t>
      </w:r>
      <w:r w:rsidR="00276CDE">
        <w:fldChar w:fldCharType="end"/>
      </w:r>
      <w:r w:rsidRPr="001E2072">
        <w:t>. The implementation of funds towards medical training together with digital health and telemedicine infrastructure builds both service quality and wider patient reach across the country.</w:t>
      </w:r>
    </w:p>
    <w:p w14:paraId="354304DA" w14:textId="6A51B9B0" w:rsidR="001E2072" w:rsidRPr="001E2072" w:rsidRDefault="001E2072" w:rsidP="001E2072">
      <w:r w:rsidRPr="001E2072">
        <w:t>Healthcare funding has led to better care for expecting mothers and their children while raising the number of medical staff and growing enrolment in NHIS</w:t>
      </w:r>
      <w:r w:rsidR="00276CDE">
        <w:t xml:space="preserve"> </w:t>
      </w:r>
      <w:r w:rsidR="00276CDE">
        <w:fldChar w:fldCharType="begin"/>
      </w:r>
      <w:r w:rsidR="00276CDE">
        <w:instrText xml:space="preserve"> ADDIN ZOTERO_ITEM CSL_CITATION {"citationID":"hlmJJcoW","properties":{"formattedCitation":"(Christmals &amp; Aidam, 2020)","plainCitation":"(Christmals &amp; Aidam, 2020)","noteIndex":0},"citationItems":[{"id":698,"uris":["http://zotero.org/users/16378538/items/E3V6WMLG"],"itemData":{"id":698,"type":"article-journal","abstract":"South Africa is having difficulties in rolling out the National Health Insurance(NHI) policy. There are ongoing arguments on whether the NHI will provide access to quality and equitable healthcare it is intended to and whether South Africa is ready ...","container-title":"Risk Management and Healthcare Policy","DOI":"10.2147/RMHP.S245615","language":"en","note":"PMID: 33061721","page":"1879","source":"pmc.ncbi.nlm.nih.gov","title":"Implementation of the National Health Insurance Scheme (NHIS) in Ghana: Lessons for South Africa and Low- and Middle-Income Countries","title-short":"Implementation of the National Health Insurance Scheme (NHIS) in Ghana","volume":"13","author":[{"family":"Christmals","given":"Christmal Dela"},{"family":"Aidam","given":"Kizito"}],"issued":{"date-parts":[["2020",10,2]]}}}],"schema":"https://github.com/citation-style-language/schema/raw/master/csl-citation.json"} </w:instrText>
      </w:r>
      <w:r w:rsidR="00276CDE">
        <w:fldChar w:fldCharType="separate"/>
      </w:r>
      <w:r w:rsidR="00276CDE" w:rsidRPr="00276CDE">
        <w:rPr>
          <w:rFonts w:cs="Arial"/>
        </w:rPr>
        <w:t>(</w:t>
      </w:r>
      <w:proofErr w:type="spellStart"/>
      <w:r w:rsidR="00276CDE" w:rsidRPr="00276CDE">
        <w:rPr>
          <w:rFonts w:cs="Arial"/>
        </w:rPr>
        <w:t>Christmals</w:t>
      </w:r>
      <w:proofErr w:type="spellEnd"/>
      <w:r w:rsidR="00276CDE" w:rsidRPr="00276CDE">
        <w:rPr>
          <w:rFonts w:cs="Arial"/>
        </w:rPr>
        <w:t xml:space="preserve"> &amp; Aidam, 2020)</w:t>
      </w:r>
      <w:r w:rsidR="00276CDE">
        <w:fldChar w:fldCharType="end"/>
      </w:r>
      <w:r w:rsidRPr="001E2072">
        <w:t>. Healthcare efficiency continues to grow through digital health and telemedicine while expanding medical service coverage in the country.</w:t>
      </w:r>
    </w:p>
    <w:p w14:paraId="64189662" w14:textId="77777777" w:rsidR="00473EF3" w:rsidRPr="002F794A" w:rsidRDefault="00473EF3" w:rsidP="00037ABC"/>
    <w:p w14:paraId="6EEFE336" w14:textId="1D98FA55" w:rsidR="00D34BED" w:rsidRPr="002F794A" w:rsidRDefault="00D34BED" w:rsidP="00D34BED">
      <w:pPr>
        <w:pStyle w:val="Heading1"/>
      </w:pPr>
      <w:r w:rsidRPr="002F794A">
        <w:t>3. Health and Social Care Provision for Different Ages and Stages of Life</w:t>
      </w:r>
    </w:p>
    <w:p w14:paraId="5633DB86" w14:textId="5BE324ED" w:rsidR="00D34BED" w:rsidRPr="002F794A" w:rsidRDefault="00D34BED" w:rsidP="00D34BED">
      <w:pPr>
        <w:pStyle w:val="Heading2"/>
      </w:pPr>
      <w:r w:rsidRPr="002F794A">
        <w:t>3.1 Health and Social Care Needs at Different Life Stages</w:t>
      </w:r>
    </w:p>
    <w:p w14:paraId="43794C5E" w14:textId="77777777" w:rsidR="001E2072" w:rsidRPr="002F794A" w:rsidRDefault="001E2072" w:rsidP="001E2072">
      <w:r w:rsidRPr="002F794A">
        <w:t>Ghana’s healthcare system supports essential care interventions that align with the various stages of human development.</w:t>
      </w:r>
    </w:p>
    <w:p w14:paraId="1F737D01" w14:textId="5854A443" w:rsidR="001E2072" w:rsidRPr="002F794A" w:rsidRDefault="001E2072" w:rsidP="001E2072">
      <w:r w:rsidRPr="002F794A">
        <w:t>Healthcare activities for the infancy stage (0–1 year) primarily concentrate on maternal and neonatal services from antenatal through delivery to postnatal phases. The immunisation schedule helps to prevent childhood diseases, while nutrition services enhance breastfeeding practices through three essential stages and growth checks</w:t>
      </w:r>
      <w:r w:rsidR="00276CDE">
        <w:t xml:space="preserve"> </w:t>
      </w:r>
      <w:r w:rsidR="00276CDE">
        <w:fldChar w:fldCharType="begin"/>
      </w:r>
      <w:r w:rsidR="00276CDE">
        <w:instrText xml:space="preserve"> ADDIN ZOTERO_ITEM CSL_CITATION {"citationID":"eRU3tHbE","properties":{"formattedCitation":"(Acquah-Hagan et al., 2021)","plainCitation":"(Acquah-Hagan et al., 2021)","noteIndex":0},"citationItems":[{"id":762,"uris":["http://zotero.org/users/16378538/items/QDXX6QLE"],"itemData":{"id":762,"type":"article-journal","abstract":"Background. Access to healthcare remains a challenge towards the achievement of the Sustainable Development Goals in Ghana. There still remain inequalities in the distribution of health services especially among vulnerable groups despite sustained efforts to strengthen the health system. This study was conducted to analyze access differentials among different vulnerable groups in the context of primary healthcare under a National Health Insurance Scheme (NHIS) in Ghana. Methods. This study was a descriptive cross-sectional study conducted among multilevel participants of vulnerable groups in Kumasi Metropolis: 710 vulnerable people constituting elderly/aged (n = 359), pregnant women (n = 117), head poters (teenage girls who migrated from the northern Ghana mainly to the capital cities of the Ashanti and Greater Accra region to help in carrying of goods for their livelihood) (n = 86), sex workers (n = 75), and other vulnerable groups (people with disabilities and street participants) (n = 73). Data were collected using a semistructured questionnaire. Poisson regression with robust variance was used to access the association between vulnerability and access to healthcare. Results. Close to a fifth, 18.5% of the study respondents were unable to access care at any point in time during the last 12 months. Reasons for the inability to access healthcare included limited funding (69.7%), poor attitude of service providers (7.6%), distance to health centers (8.3%), and religious reasons (6.2%). More than 95% of respondents were insured under the NHIS, but acceptability of service provision under the NHIS was low among the vulnerable groups. In the crude models, pregnant women had lower prevalence of access to medications as compared to the elderly (prevalence ratio (PR): 0.88; 95% CI: 0.80–0.98). Head poters and other vulnerable groups were also less likely to view healthcare as affordable as compared to the elderly. The differences in healthcare access observed were attenuated after adjustment for sociodemographic characteristics and healthcare-related factors. Conclusions. Despite the introduction of a NHIS in Ghana, this study highlights challenges in healthcare access among vulnerable populations independent of the type of vulnerability. This suggests the need for stakeholders to work to address access differentials in the NHIS and adopt other innovative care strategies that may have broader applicability for all populations.","container-title":"Advances in Public Health","DOI":"10.1155/2021/9911436","ISSN":"2314-7784","issue":"1","language":"en","license":"Copyright © 2021 Gertrude Acquah-Hagan et al.","note":"_eprint: https://onlinelibrary.wiley.com/doi/pdf/10.1155/2021/9911436","page":"9911436","source":"Wiley Online Library","title":"Access Differentials in Primary Healthcare among Vulnerable Populations in a Health Insurance Setting in Kumasi Metropolis, Ghana: A Cross-Sectional Study","title-short":"Access Differentials in Primary Healthcare among Vulnerable Populations in a Health Insurance Setting in Kumasi Metropolis, Ghana","volume":"2021","author":[{"family":"Acquah-Hagan","given":"Gertrude"},{"family":"Boateng","given":"Daniel"},{"family":"Appiah-Brempong","given":"Emmanuel"},{"family":"Twum","given":"Peter"},{"family":"Atta","given":"Joseph Amankwa"},{"family":"Agyei-Baffour","given":"Peter"}],"issued":{"date-parts":[["2021"]]}}}],"schema":"https://github.com/citation-style-language/schema/raw/master/csl-citation.json"} </w:instrText>
      </w:r>
      <w:r w:rsidR="00276CDE">
        <w:fldChar w:fldCharType="separate"/>
      </w:r>
      <w:r w:rsidR="00276CDE" w:rsidRPr="00276CDE">
        <w:rPr>
          <w:rFonts w:cs="Arial"/>
        </w:rPr>
        <w:t>(Acquah-Hagan et al., 2021)</w:t>
      </w:r>
      <w:r w:rsidR="00276CDE">
        <w:fldChar w:fldCharType="end"/>
      </w:r>
      <w:r w:rsidRPr="002F794A">
        <w:t>. The CHPS programme operates service delivery through community platforms.</w:t>
      </w:r>
    </w:p>
    <w:p w14:paraId="2C8F5473" w14:textId="4F992185" w:rsidR="001E2072" w:rsidRPr="002F794A" w:rsidRDefault="001E2072" w:rsidP="001E2072">
      <w:r w:rsidRPr="002F794A">
        <w:t>The preventive care focus of the childhood period (1–12 years) includes treatment for malaria and respiratory diseases. The healthcare programmes maintain their sequence of immunisation services alongside nutrition rehabilitation for patients while treating minor ailments curatively</w:t>
      </w:r>
      <w:r w:rsidR="00276CDE">
        <w:t xml:space="preserve"> </w:t>
      </w:r>
      <w:r w:rsidR="00276CDE">
        <w:fldChar w:fldCharType="begin"/>
      </w:r>
      <w:r w:rsidR="00276CDE">
        <w:instrText xml:space="preserve"> ADDIN ZOTERO_ITEM CSL_CITATION {"citationID":"BWRYQk7y","properties":{"formattedCitation":"(PharmAccess, 2018)","plainCitation":"(PharmAccess, 2018)","noteIndex":0},"citationItems":[{"id":731,"uris":["http://zotero.org/users/16378538/items/F269SBYE"],"itemData":{"id":731,"type":"document","title":"A closer look at the Healthcare System in Ghana","author":[{"family":"PharmAccess","given":""}],"issued":{"date-parts":[["2018"]]}}}],"schema":"https://github.com/citation-style-language/schema/raw/master/csl-citation.json"} </w:instrText>
      </w:r>
      <w:r w:rsidR="00276CDE">
        <w:fldChar w:fldCharType="separate"/>
      </w:r>
      <w:r w:rsidR="00276CDE" w:rsidRPr="00276CDE">
        <w:rPr>
          <w:rFonts w:cs="Arial"/>
        </w:rPr>
        <w:t>(</w:t>
      </w:r>
      <w:proofErr w:type="spellStart"/>
      <w:r w:rsidR="00276CDE" w:rsidRPr="00276CDE">
        <w:rPr>
          <w:rFonts w:cs="Arial"/>
        </w:rPr>
        <w:t>PharmAccess</w:t>
      </w:r>
      <w:proofErr w:type="spellEnd"/>
      <w:r w:rsidR="00276CDE" w:rsidRPr="00276CDE">
        <w:rPr>
          <w:rFonts w:cs="Arial"/>
        </w:rPr>
        <w:t>, 2018)</w:t>
      </w:r>
      <w:r w:rsidR="00276CDE">
        <w:fldChar w:fldCharType="end"/>
      </w:r>
      <w:r w:rsidRPr="002F794A">
        <w:t>. The school-based infirmaries (SBIs) increase healthcare accessibility through their convenient locations to help students obtain medical services without cost-related or transportation-related issues and by improving their overall health outcomes</w:t>
      </w:r>
      <w:r w:rsidR="00276CDE">
        <w:t xml:space="preserve"> </w:t>
      </w:r>
      <w:r w:rsidR="00276CDE">
        <w:fldChar w:fldCharType="begin"/>
      </w:r>
      <w:r w:rsidR="00276CDE">
        <w:instrText xml:space="preserve"> ADDIN ZOTERO_ITEM CSL_CITATION {"citationID":"tvvvxkM7","properties":{"formattedCitation":"(Wright et al., 2024)","plainCitation":"(Wright et al., 2024)","noteIndex":0},"citationItems":[{"id":761,"uris":["http://zotero.org/users/16378538/items/ZX2IS6EN"],"itemData":{"id":761,"type":"article-journal","container-title":"Child and Adolescent Social Work Journal","DOI":"10.1007/s10560-022-00856-2","ISSN":"0738-0151, 1573-2797","issue":"2","journalAbbreviation":"Child Adolesc Soc Work J","language":"en","page":"299-313","source":"DOI.org (Crossref)","title":"Adjustment of Ghanaian Youth in Institutional Care Compared to Youth in Family Care","volume":"41","author":[{"family":"Wright","given":"Anna W."},{"family":"Yendork","given":"Joana Salifu"},{"family":"Kliewer","given":"Wendy"}],"issued":{"date-parts":[["2024",4]]}}}],"schema":"https://github.com/citation-style-language/schema/raw/master/csl-citation.json"} </w:instrText>
      </w:r>
      <w:r w:rsidR="00276CDE">
        <w:fldChar w:fldCharType="separate"/>
      </w:r>
      <w:r w:rsidR="00276CDE" w:rsidRPr="00276CDE">
        <w:rPr>
          <w:rFonts w:cs="Arial"/>
        </w:rPr>
        <w:t>(Wright et al., 2024)</w:t>
      </w:r>
      <w:r w:rsidR="00276CDE">
        <w:fldChar w:fldCharType="end"/>
      </w:r>
      <w:r w:rsidRPr="002F794A">
        <w:t>.</w:t>
      </w:r>
    </w:p>
    <w:p w14:paraId="11A78564" w14:textId="307D0D44" w:rsidR="001E2072" w:rsidRPr="002F794A" w:rsidRDefault="001E2072" w:rsidP="001E2072">
      <w:r w:rsidRPr="002F794A">
        <w:lastRenderedPageBreak/>
        <w:t>During adolescence (13–19 years), healthcare delivers reproductive health services that are specific to youth, ensuring access to contraception, STI prevention and health education</w:t>
      </w:r>
      <w:r w:rsidR="00276CDE">
        <w:t xml:space="preserve"> </w:t>
      </w:r>
      <w:r w:rsidR="00276CDE">
        <w:fldChar w:fldCharType="begin"/>
      </w:r>
      <w:r w:rsidR="00276CDE">
        <w:instrText xml:space="preserve"> ADDIN ZOTERO_ITEM CSL_CITATION {"citationID":"pwm5COJc","properties":{"formattedCitation":"(Gie &amp; Hoffman, 2022)","plainCitation":"(Gie &amp; Hoffman, 2022)","noteIndex":0},"citationItems":[{"id":758,"uris":["http://zotero.org/users/16378538/items/84PV3JHT"],"itemData":{"id":758,"type":"article-journal","container-title":"South African Journal of Science","DOI":"10.17159/sajs.2022/12759","ISSN":"0038-2353","issue":"3-4","language":"en","note":"publisher: Academy of Science of South Africa","page":"1-2","source":"SciELO","title":"Changing long-term care realities and futures for older persons in (West) Africa","volume":"118","author":[{"family":"Gie","given":"Lowna"},{"family":"Hoffman","given":"Jaco"}],"issued":{"date-parts":[["2022",4]]}}}],"schema":"https://github.com/citation-style-language/schema/raw/master/csl-citation.json"} </w:instrText>
      </w:r>
      <w:r w:rsidR="00276CDE">
        <w:fldChar w:fldCharType="separate"/>
      </w:r>
      <w:r w:rsidR="00276CDE" w:rsidRPr="00276CDE">
        <w:rPr>
          <w:rFonts w:cs="Arial"/>
        </w:rPr>
        <w:t>(Gie &amp; Hoffman, 2022)</w:t>
      </w:r>
      <w:r w:rsidR="00276CDE">
        <w:fldChar w:fldCharType="end"/>
      </w:r>
      <w:r w:rsidRPr="002F794A">
        <w:t>. The implementation of SBIs helps healthcare providers perform better preventive care for patients and better manage their chronic illnesses to promote adolescent health</w:t>
      </w:r>
      <w:r w:rsidR="00276CDE">
        <w:t xml:space="preserve"> </w:t>
      </w:r>
      <w:r w:rsidR="00276CDE">
        <w:fldChar w:fldCharType="begin"/>
      </w:r>
      <w:r w:rsidR="00125CF4">
        <w:instrText xml:space="preserve"> ADDIN ZOTERO_ITEM CSL_CITATION {"citationID":"R8R1I9Ce","properties":{"formattedCitation":"(Heller &amp; Hsiao, 2023)","plainCitation":"(Heller &amp; Hsiao, 2023)","noteIndex":0},"citationItems":[{"id":732,"uris":["http://zotero.org/users/16378538/items/ETMMF53E"],"itemData":{"id":732,"type":"chapter","abstract":"Abstract This chapter presents an analytical framework to help macroeconomists understand health systems and assess health policy for countries at different stages of development. To state the obvious, the same health system structure cannot be applied to all countries. Systems differ enormously among countries, owing to variations in socioeconomic development. What works in the United Kingdom, say, may not work in Kenya. On the other hand, must every country be treated differently? Or can they be grouped into somewhat homogenous categories, and general conclusions drawn for each?","container-title":"What Macroeconomists Should Know about Health Care Policy","ISBN":"978-1-58906-618-2","language":"en","note":"section: What Macroeconomists Should Know about Health Care Policy","publisher":"International Monetary Fund","source":"www.elibrary.imf.org","title":"CHAPTER 6: Stages of Health System Development and Health System Performance","title-short":"CHAPTER 6","URL":"https://www.elibrary.imf.org/display/book/9781589066182/ch06.xml","author":[{"family":"Heller","given":"Peter S."},{"family":"Hsiao","given":"William C."}],"accessed":{"date-parts":[["2025",2,16]]},"issued":{"date-parts":[["2023"]]}}}],"schema":"https://github.com/citation-style-language/schema/raw/master/csl-citation.json"} </w:instrText>
      </w:r>
      <w:r w:rsidR="00276CDE">
        <w:fldChar w:fldCharType="separate"/>
      </w:r>
      <w:r w:rsidR="00125CF4" w:rsidRPr="00125CF4">
        <w:rPr>
          <w:rFonts w:cs="Arial"/>
        </w:rPr>
        <w:t>(Heller &amp; Hsiao, 2023)</w:t>
      </w:r>
      <w:r w:rsidR="00276CDE">
        <w:fldChar w:fldCharType="end"/>
      </w:r>
      <w:r w:rsidRPr="002F794A">
        <w:t>.</w:t>
      </w:r>
    </w:p>
    <w:p w14:paraId="62B4F6FD" w14:textId="79A29C69" w:rsidR="001E2072" w:rsidRPr="002F794A" w:rsidRDefault="001E2072" w:rsidP="001E2072">
      <w:r w:rsidRPr="002F794A">
        <w:t>For adults (20 – 59), services provided include family planning and maternal health along with non-communicable disease management such as hypertension and diabetes treatment</w:t>
      </w:r>
      <w:r w:rsidR="00276CDE">
        <w:t xml:space="preserve"> </w:t>
      </w:r>
      <w:r w:rsidR="00276CDE">
        <w:fldChar w:fldCharType="begin"/>
      </w:r>
      <w:r w:rsidR="00276CDE">
        <w:instrText xml:space="preserve"> ADDIN ZOTERO_ITEM CSL_CITATION {"citationID":"zuRshboZ","properties":{"formattedCitation":"(Ministry of Health, 2024)","plainCitation":"(Ministry of Health, 2024)","noteIndex":0},"citationItems":[{"id":717,"uris":["http://zotero.org/users/16378538/items/25I636G3"],"itemData":{"id":717,"type":"book","title":"MEDIUM TERM  EXPENDITURE  FRAMEWORK (MTEF)  FOR  2024-2027","author":[{"family":"Ministry of Health","given":""}],"issued":{"date-parts":[["2024"]]}}}],"schema":"https://github.com/citation-style-language/schema/raw/master/csl-citation.json"} </w:instrText>
      </w:r>
      <w:r w:rsidR="00276CDE">
        <w:fldChar w:fldCharType="separate"/>
      </w:r>
      <w:r w:rsidR="00276CDE" w:rsidRPr="00276CDE">
        <w:rPr>
          <w:rFonts w:cs="Arial"/>
        </w:rPr>
        <w:t>(Ministry of Health, 2024)</w:t>
      </w:r>
      <w:r w:rsidR="00276CDE">
        <w:fldChar w:fldCharType="end"/>
      </w:r>
      <w:r w:rsidRPr="002F794A">
        <w:t>. Through workplace safety programmes implemented by occupational health initiatives and reproductive health services, people obtain the support and education to plan their family lives.</w:t>
      </w:r>
    </w:p>
    <w:p w14:paraId="53742173" w14:textId="21C84B1D" w:rsidR="001E2072" w:rsidRPr="002F794A" w:rsidRDefault="001E2072" w:rsidP="001E2072">
      <w:r w:rsidRPr="002F794A">
        <w:t>Healthcare approaches older citizens aged 60+ with dual strategies that combine primary care and home-based services while treating common health issues such as arthritis and hypertension</w:t>
      </w:r>
      <w:r w:rsidR="00276CDE">
        <w:t xml:space="preserve"> </w:t>
      </w:r>
      <w:r w:rsidR="00276CDE">
        <w:fldChar w:fldCharType="begin"/>
      </w:r>
      <w:r w:rsidR="00276CDE">
        <w:instrText xml:space="preserve"> ADDIN ZOTERO_ITEM CSL_CITATION {"citationID":"9Lr63oFb","properties":{"formattedCitation":"(Coe, 2021)","plainCitation":"(Coe, 2021)","noteIndex":0},"citationItems":[{"id":756,"uris":["http://zotero.org/users/16378538/items/SANFMGIP"],"itemData":{"id":756,"type":"webpage","abstract":"Providing long-term care is a challenge to states around the world. In rich countries, supporting frail and disabled adults is a major budget item, and even the","container-title":"Down To Earth","language":"en","title":"Long-term care for the aged in Ghana is on the back burner. Here is how to change it","URL":"https://www.downtoearth.org.in/africa/long-term-care-for-the-aged-in-ghana-is-on-the-back-burner-here-is-how-to-change-it-76312","author":[{"family":"Coe","given":"Cati"}],"accessed":{"date-parts":[["2025",2,16]]},"issued":{"date-parts":[["2021",4,5]]}}}],"schema":"https://github.com/citation-style-language/schema/raw/master/csl-citation.json"} </w:instrText>
      </w:r>
      <w:r w:rsidR="00276CDE">
        <w:fldChar w:fldCharType="separate"/>
      </w:r>
      <w:r w:rsidR="00276CDE" w:rsidRPr="00276CDE">
        <w:rPr>
          <w:rFonts w:cs="Arial"/>
        </w:rPr>
        <w:t>(Coe, 2021)</w:t>
      </w:r>
      <w:r w:rsidR="00276CDE">
        <w:fldChar w:fldCharType="end"/>
      </w:r>
      <w:r w:rsidRPr="002F794A">
        <w:t>. The National Health Insurance Scheme offers coverage and specialised elderly care services to help the ageing population</w:t>
      </w:r>
      <w:r w:rsidR="00276CDE">
        <w:t xml:space="preserve"> </w:t>
      </w:r>
      <w:r w:rsidR="00276CDE">
        <w:fldChar w:fldCharType="begin"/>
      </w:r>
      <w:r w:rsidR="00276CDE">
        <w:instrText xml:space="preserve"> ADDIN ZOTERO_ITEM CSL_CITATION {"citationID":"VUMwzdHp","properties":{"formattedCitation":"(Escribano-Ferrer et al., 2016)","plainCitation":"(Escribano-Ferrer et al., 2016)","noteIndex":0},"citationItems":[{"id":691,"uris":["http://zotero.org/users/16378538/items/3HCHEMKS"],"itemData":{"id":691,"type":"article-journal","abstract":"Background\nGhana has made major strides in improving access to health services. Despite these improvements, Ghana did not meet the Millennium Development Goals 4 and 5. Quality of care is a major factor that could explain this shortfall.\n\nObjective\nTo understand current practice and to identify needs in the area of quality of care in Ghana for improving health outcomes and to guide the National Institute for Health and Care Excellence (NICE) in supporting the care quality improvement efforts in Ghana.\n\nMethods\nThe directory of existing standards, guidelines and protocols of the Ghana Health Service was reviewed and sixteen in-depth interviews were conducted to identify interventions that addressed quality of care. Additional information was obtained during a NICE scoping visit to Accra followed by a study tour of Ghanaian stakeholders to NICE and to the National Health Service.\n\nResults\nSince 1988, 489 policy interventions have been identified that address quality of care. Among them, the development of health protocols and guidelines were the most frequent interventions (n=150), followed by health policies and strategies (n=106); interventions related to health information (n=77); development of training manuals and staff training (n=69); development of regulations (n=38) and interventions related to organisation of services (n=15).\n\nConclusions\nGhana has made significant efforts in developing guidelines, policies and conducting in-service training. Supervision, monitoring and evaluation have also received attention. However, less effort has been made in developing processes and systems and involving communities and service users. Some recommendations were made to guide the future work on quality of care.\n\nFunding\nRockefeller Foundation","container-title":"Ghana Medical Journal","ISSN":"0016-9560","issue":"4","journalAbbreviation":"Ghana Med J","note":"PMID: 28579630\nPMCID: PMC5443676","page":"238-247","source":"PubMed Central","title":"Quality of Health Care in Ghana: Mapping of Interventions and the Way Forward","title-short":"Quality of Health Care in Ghana","volume":"50","author":[{"family":"Escribano-Ferrer","given":"Blanca"},{"family":"Cluzeau","given":"Francoise"},{"family":"Cutler","given":"Derek"},{"family":"Akufo","given":"Christiana"},{"family":"Chalkidou","given":"Kalipso"}],"issued":{"date-parts":[["2016",12]]}}}],"schema":"https://github.com/citation-style-language/schema/raw/master/csl-citation.json"} </w:instrText>
      </w:r>
      <w:r w:rsidR="00276CDE">
        <w:fldChar w:fldCharType="separate"/>
      </w:r>
      <w:r w:rsidR="00276CDE" w:rsidRPr="00276CDE">
        <w:rPr>
          <w:rFonts w:cs="Arial"/>
        </w:rPr>
        <w:t>(Escribano-Ferrer et al., 2016)</w:t>
      </w:r>
      <w:r w:rsidR="00276CDE">
        <w:fldChar w:fldCharType="end"/>
      </w:r>
      <w:r w:rsidRPr="002F794A">
        <w:t>.</w:t>
      </w:r>
    </w:p>
    <w:p w14:paraId="4692C80A" w14:textId="68364E7D" w:rsidR="003C76C2" w:rsidRPr="002F794A" w:rsidRDefault="003C76C2" w:rsidP="003C76C2">
      <w:pPr>
        <w:pStyle w:val="Heading2"/>
      </w:pPr>
      <w:r w:rsidRPr="002F794A">
        <w:t>3.2 Services Required and Provided</w:t>
      </w:r>
    </w:p>
    <w:p w14:paraId="316A68DA" w14:textId="1779503E" w:rsidR="001E2072" w:rsidRPr="002F794A" w:rsidRDefault="001E2072" w:rsidP="001E2072">
      <w:r w:rsidRPr="002F794A">
        <w:t>Ghana’s healthcare framework delivers comprehensive health services alongside social care programmes which are structured according to various life phases. Under the Expanded Programme on Immunisation (EPI) programme, free antenatal checkups and labour and delivery services, postnatal care and immunisations form part of the maternal and childcare services offered by Ghana</w:t>
      </w:r>
      <w:r w:rsidR="00276CDE">
        <w:t xml:space="preserve"> </w:t>
      </w:r>
      <w:r w:rsidR="00276CDE">
        <w:fldChar w:fldCharType="begin"/>
      </w:r>
      <w:r w:rsidR="00276CDE">
        <w:instrText xml:space="preserve"> ADDIN ZOTERO_ITEM CSL_CITATION {"citationID":"QhPVOuBt","properties":{"formattedCitation":"(McCaskie, 2025)","plainCitation":"(McCaskie, 2025)","noteIndex":0},"citationItems":[{"id":723,"uris":["http://zotero.org/users/16378538/items/YRDUBW88"],"itemData":{"id":723,"type":"entry-encyclopedia","abstract":"Healthcare in Ghana is mostly provided by the national government, and less than 5% of GDP is spent on healthcare. The healthcare system still has challenges with access, especially in rural areas not near public hospitals.\nHistorically, the healthcare system has gone through several major periods, pre and post-colonial. In the precolonial period traditional priests, clerics, and herbalists were the primary care givers, offering advice. The use of traditional healers persists mostly in rural regions of Ghana.\nThe post-colonial period marks the beginning of government intervention on behalf of healthcare through a variety of policies on different government regimes. Interventions were plagued with inadequate performance and rising costs for consumers. These policies culminate to the implementation of the National Health Insurance Scheme (NHIS). The NHIS is currently serves people in both the formal and informal employment sectors and seeks to increase access to healthcare for all Ghanaians. While NHIS is still in use, its performance and problems are studied by researchers to identify needed areas of reform.","container-title":"Wikipedia","language":"en","license":"Creative Commons Attribution-ShareAlike License","note":"Page Version ID: 1272031855","source":"Wikipedia","title":"Healthcare in Ghana","URL":"https://en.wikipedia.org/w/index.php?title=Healthcare_in_Ghana&amp;oldid=1272031855","author":[{"family":"McCaskie","given":"T.C"}],"accessed":{"date-parts":[["2025",2,16]]},"issued":{"date-parts":[["2025",1,26]]}}}],"schema":"https://github.com/citation-style-language/schema/raw/master/csl-citation.json"} </w:instrText>
      </w:r>
      <w:r w:rsidR="00276CDE">
        <w:fldChar w:fldCharType="separate"/>
      </w:r>
      <w:r w:rsidR="00276CDE" w:rsidRPr="00276CDE">
        <w:rPr>
          <w:rFonts w:cs="Arial"/>
        </w:rPr>
        <w:t>(McCaskie, 2025)</w:t>
      </w:r>
      <w:r w:rsidR="00276CDE">
        <w:fldChar w:fldCharType="end"/>
      </w:r>
      <w:r w:rsidRPr="002F794A">
        <w:t>.</w:t>
      </w:r>
    </w:p>
    <w:p w14:paraId="5A4543BE" w14:textId="474671D9" w:rsidR="001E2072" w:rsidRPr="002F794A" w:rsidRDefault="001E2072" w:rsidP="001E2072">
      <w:r w:rsidRPr="002F794A">
        <w:t>Health services are distributed among CHPS compounds along with district hospitals and teaching hospitals, which provide birth assistance from skilled medical personnel and screening and nutritional support services</w:t>
      </w:r>
      <w:r w:rsidR="00125CF4">
        <w:t xml:space="preserve"> </w:t>
      </w:r>
      <w:r w:rsidR="00125CF4">
        <w:fldChar w:fldCharType="begin"/>
      </w:r>
      <w:r w:rsidR="00125CF4">
        <w:instrText xml:space="preserve"> ADDIN ZOTERO_ITEM CSL_CITATION {"citationID":"kCHrS48f","properties":{"formattedCitation":"(Baatiema et al., 2016)","plainCitation":"(Baatiema et al., 2016)","noteIndex":0},"citationItems":[{"id":781,"uris":["http://zotero.org/users/16378538/items/UU7KT67S"],"itemData":{"id":781,"type":"webpage","abstract":"From the 1970s to the 1990s, the WHO, United Nations and other agencies mooted the idea of formally training and recognising community health workers (CHWs) to complement efforts to improve primary healthcare delivery in low and middle income countries. Recently, CHWs have been recognised as important players in the achievement of the health-related Millennium Development Goals (MDGs). Despite this recognition, little understanding exists in Ghana about the activities of CHWs: who they are; how they are recruited; what they do; level of health policy support; contribution to healthcare delivery and the challenges they face. Based on a rapid scoping review of the existing literature, and our experience working in Ghana, this paper reflects on the role of CHWs in healthcare delivery in Ghana. We argue that CHWs have played critical roles in improving health service delivery and outcomes, including guinea worm eradication, expanded immunisation coverage, maternal and child health, and HIV/AIDS treatment and management. However, these achievements notwithstanding, CHWs face challenges which prevent them from being optimally productive, including capacity problems, neglect by the healthcare system, high attrition rates and inadequate supervision. Policymakers in Ghana therefore need to give increased attention to CHWs, provide remuneration for their activities, create career opportunities and other means of motivations to boost their productivity and sustain gains associated with their activities.","title":"Community health workers in Ghana: the need for greater policy attention | BMJ Global Health","URL":"https://gh.bmj.com/content/1/4/e000141","author":[{"family":"Baatiema","given":"Leaonard"},{"family":"Sumah","given":"Anthony"},{"family":"Tang","given":"Prosper"},{"family":"Ganle","given":"John"}],"accessed":{"date-parts":[["2025",2,16]]},"issued":{"date-parts":[["2016",12,2]]}}}],"schema":"https://github.com/citation-style-language/schema/raw/master/csl-citation.json"} </w:instrText>
      </w:r>
      <w:r w:rsidR="00125CF4">
        <w:fldChar w:fldCharType="separate"/>
      </w:r>
      <w:r w:rsidR="00125CF4" w:rsidRPr="00125CF4">
        <w:rPr>
          <w:rFonts w:cs="Arial"/>
        </w:rPr>
        <w:t>(Baatiema et al., 2016)</w:t>
      </w:r>
      <w:r w:rsidR="00125CF4">
        <w:fldChar w:fldCharType="end"/>
      </w:r>
      <w:r w:rsidRPr="002F794A">
        <w:t>. Under preventive healthcare, individuals have access to immunisations and health education and tuberculosis and HIV screenings through services provided by community outreach programmes and regional hospitals</w:t>
      </w:r>
      <w:r w:rsidR="00125CF4">
        <w:t xml:space="preserve"> </w:t>
      </w:r>
      <w:r w:rsidR="00125CF4">
        <w:fldChar w:fldCharType="begin"/>
      </w:r>
      <w:r w:rsidR="00125CF4">
        <w:instrText xml:space="preserve"> ADDIN ZOTERO_ITEM CSL_CITATION {"citationID":"x4pNTDjH","properties":{"formattedCitation":"(Agyemang, 2021)","plainCitation":"(Agyemang, 2021)","noteIndex":0},"citationItems":[{"id":748,"uris":["http://zotero.org/users/16378538/items/EDNF88T8"],"itemData":{"id":748,"type":"webpage","title":"Long-Term Care and Caregiving for Older Adults in Africa | AARP International","URL":"https://www.aarpinternational.org/the-journal/current-edition/journal-articles-blog/2021/12/atj2021-akosua","author":[{"family":"Agyemang","given":"Akosua"}],"accessed":{"date-parts":[["2025",2,16]]},"issued":{"date-parts":[["2021",12,1]]}}}],"schema":"https://github.com/citation-style-language/schema/raw/master/csl-citation.json"} </w:instrText>
      </w:r>
      <w:r w:rsidR="00125CF4">
        <w:fldChar w:fldCharType="separate"/>
      </w:r>
      <w:r w:rsidR="00125CF4" w:rsidRPr="00125CF4">
        <w:rPr>
          <w:rFonts w:cs="Arial"/>
        </w:rPr>
        <w:t>(Agyemang, 2021)</w:t>
      </w:r>
      <w:r w:rsidR="00125CF4">
        <w:fldChar w:fldCharType="end"/>
      </w:r>
      <w:r w:rsidRPr="002F794A">
        <w:t>. The National Health Insurance Scheme (NHIS) uses funds to provide standard preventive healthcare services which help patients access early medical treatment</w:t>
      </w:r>
      <w:r w:rsidR="00125CF4">
        <w:t xml:space="preserve"> </w:t>
      </w:r>
      <w:r w:rsidR="00125CF4">
        <w:fldChar w:fldCharType="begin"/>
      </w:r>
      <w:r w:rsidR="00125CF4">
        <w:instrText xml:space="preserve"> ADDIN ZOTERO_ITEM CSL_CITATION {"citationID":"YsUa8Hdf","properties":{"formattedCitation":"(Christmals &amp; Aidam, 2020)","plainCitation":"(Christmals &amp; Aidam, 2020)","noteIndex":0},"citationItems":[{"id":698,"uris":["http://zotero.org/users/16378538/items/E3V6WMLG"],"itemData":{"id":698,"type":"article-journal","abstract":"South Africa is having difficulties in rolling out the National Health Insurance(NHI) policy. There are ongoing arguments on whether the NHI will provide access to quality and equitable healthcare it is intended to and whether South Africa is ready ...","container-title":"Risk Management and Healthcare Policy","DOI":"10.2147/RMHP.S245615","language":"en","note":"PMID: 33061721","page":"1879","source":"pmc.ncbi.nlm.nih.gov","title":"Implementation of the National Health Insurance Scheme (NHIS) in Ghana: Lessons for South Africa and Low- and Middle-Income Countries","title-short":"Implementation of the National Health Insurance Scheme (NHIS) in Ghana","volume":"13","author":[{"family":"Christmals","given":"Christmal Dela"},{"family":"Aidam","given":"Kizito"}],"issued":{"date-parts":[["2020",10,2]]}}}],"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Christmals</w:t>
      </w:r>
      <w:proofErr w:type="spellEnd"/>
      <w:r w:rsidR="00125CF4" w:rsidRPr="00125CF4">
        <w:rPr>
          <w:rFonts w:cs="Arial"/>
        </w:rPr>
        <w:t xml:space="preserve"> &amp; Aidam, 2020)</w:t>
      </w:r>
      <w:r w:rsidR="00125CF4">
        <w:fldChar w:fldCharType="end"/>
      </w:r>
      <w:r w:rsidRPr="002F794A">
        <w:t>.</w:t>
      </w:r>
    </w:p>
    <w:p w14:paraId="2E44B3FB" w14:textId="71E7AB96" w:rsidR="001E2072" w:rsidRPr="002F794A" w:rsidRDefault="001E2072" w:rsidP="001E2072">
      <w:r w:rsidRPr="002F794A">
        <w:lastRenderedPageBreak/>
        <w:t>Mental health services can be obtained through psychiatric hospitals together with regional hospital units and outreach programmes managed by the Mental Health Authority</w:t>
      </w:r>
      <w:r w:rsidR="00125CF4">
        <w:t xml:space="preserve"> </w:t>
      </w:r>
      <w:r w:rsidR="00125CF4">
        <w:fldChar w:fldCharType="begin"/>
      </w:r>
      <w:r w:rsidR="00125CF4">
        <w:instrText xml:space="preserve"> ADDIN ZOTERO_ITEM CSL_CITATION {"citationID":"P4YwVTG4","properties":{"formattedCitation":"(Baldholm, 2024)","plainCitation":"(Baldholm, 2024)","noteIndex":0},"citationItems":[{"id":725,"uris":["http://zotero.org/users/16378538/items/SLUFUE3H"],"itemData":{"id":725,"type":"chapter","title":"Ghanaian Healthcare Research adn Refelction","author":[{"family":"Baldholm","given":"Alexander"}],"issued":{"date-parts":[["2024"]]}}}],"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Baldholm</w:t>
      </w:r>
      <w:proofErr w:type="spellEnd"/>
      <w:r w:rsidR="00125CF4" w:rsidRPr="00125CF4">
        <w:rPr>
          <w:rFonts w:cs="Arial"/>
        </w:rPr>
        <w:t>, 2024)</w:t>
      </w:r>
      <w:r w:rsidR="00125CF4">
        <w:fldChar w:fldCharType="end"/>
      </w:r>
      <w:r w:rsidRPr="002F794A">
        <w:t>. Among the healthcare services provided under the National Health Insurance Scheme are chronic disease management features, while palliative care operates through urban teaching facilities along with religious institutions</w:t>
      </w:r>
      <w:r w:rsidR="00125CF4">
        <w:t xml:space="preserve"> </w:t>
      </w:r>
      <w:r w:rsidR="00125CF4">
        <w:fldChar w:fldCharType="begin"/>
      </w:r>
      <w:r w:rsidR="00125CF4">
        <w:instrText xml:space="preserve"> ADDIN ZOTERO_ITEM CSL_CITATION {"citationID":"7Gj7r17k","properties":{"formattedCitation":"(WHO, 2022b)","plainCitation":"(WHO, 2022b)","noteIndex":0},"citationItems":[{"id":736,"uris":["http://zotero.org/users/16378538/items/6F85HCJ3"],"itemData":{"id":736,"type":"webpage","abstract":"Improving Sustainable Health Financing and Primary Health Care to Achieve Universal Health Coverage in Ghana","language":"en","title":"Improving Sustainable Health Financing and Primary Health Care to Achieve Universal Health Coverage","URL":"https://www.who.int/news-room/feature-stories/detail/health-financing-primary-health-care-ghana-universal-health-coverage-roadmap","author":[{"family":"WHO","given":""}],"accessed":{"date-parts":[["2025",2,16]]},"issued":{"date-parts":[["2022",5,18]]}}}],"schema":"https://github.com/citation-style-language/schema/raw/master/csl-citation.json"} </w:instrText>
      </w:r>
      <w:r w:rsidR="00125CF4">
        <w:fldChar w:fldCharType="separate"/>
      </w:r>
      <w:r w:rsidR="00125CF4" w:rsidRPr="00125CF4">
        <w:rPr>
          <w:rFonts w:cs="Arial"/>
        </w:rPr>
        <w:t>(WHO, 2022b)</w:t>
      </w:r>
      <w:r w:rsidR="00125CF4">
        <w:fldChar w:fldCharType="end"/>
      </w:r>
      <w:r w:rsidRPr="002F794A">
        <w:t>. Healthcare provisioning comes from primary care CHPS compounds, and private clinics and regional and teaching hospitals give specialised and advanced medical services</w:t>
      </w:r>
      <w:r w:rsidR="00125CF4">
        <w:t xml:space="preserve"> </w:t>
      </w:r>
      <w:r w:rsidR="00125CF4">
        <w:fldChar w:fldCharType="begin"/>
      </w:r>
      <w:r w:rsidR="00125CF4">
        <w:instrText xml:space="preserve"> ADDIN ZOTERO_ITEM CSL_CITATION {"citationID":"huyJtvT5","properties":{"formattedCitation":"(Awuviry-Newton et al., 2022)","plainCitation":"(Awuviry-Newton et al., 2022)","noteIndex":0},"citationItems":[{"id":745,"uris":["http://zotero.org/users/16378538/items/4666LMEC"],"itemData":{"id":745,"type":"article-journal","abstract":"The present study examined the association between housing conditions and long-term care needs of older adults in Ghana. We used data from 4,920 adults aged ≥50 years that participated in the World Health Organisation’s (WHO) Study on adult health and AGEing Ghana Wave 1. Housing conditions were assessed with drinking water, sanitation, cooking conditions and building materials, and long-term care needs were based on WHO Disability Assessment Schedule 2.0. Multivariable logistic regressions modelled the effect of housing conditions on long-term care needs. After full adjustment for all available potential confounders, older adults living in households with unimproved cooking conditions had higher odds of reporting long-term care needs (OR = 6.87, 95%CI: 5.04–9.37) compared to those in improved cooking condition households. Moreover, those in households with unimproved housing materials (OR = 1.27, 95%CI: 1.01–1.72) and those in unimproved sanitation households (OR = 1.26, 95%CI: 1.05–1.54) were more likely to experience long-term care needs after respectively controlling for demographic and health-related covariates. Poor housing conditions are risk factors of long-term care needs in Ghana. Efforts to improve housing conditions may benefit older age functional abilities and unmet long-term care needs.","container-title":"PLOS Global Public Health","DOI":"10.1371/journal.pgph.0000863","ISSN":"2767-3375","issue":"12","journalAbbreviation":"PLOS Glob Public Health","note":"PMID: 36962796\nPMCID: PMC10021768","page":"e0000863","source":"PubMed Central","title":"Housing conditions and long-term care needs of older adults in Ghana: Evidence from the WHO SAGE Ghana Wave 1","title-short":"Housing conditions and long-term care needs of older adults in Ghana","volume":"2","author":[{"family":"Awuviry-Newton","given":"Kofi"},{"family":"Abekah-Carter","given":"Kwamina"},{"family":"Ofori-Dua","given":"Kwadwo"},{"family":"Gyasi","given":"Razak M."},{"family":"Newton","given":"Cindy Nhyira"},{"family":"Agyemang-Duah","given":"Williams"},{"family":"Kowal","given":"Paul"},{"family":"Dintrans","given":"Pablo Villalobos"}],"issued":{"date-parts":[["2022",12,7]]}}}],"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Awuviry</w:t>
      </w:r>
      <w:proofErr w:type="spellEnd"/>
      <w:r w:rsidR="00125CF4" w:rsidRPr="00125CF4">
        <w:rPr>
          <w:rFonts w:cs="Arial"/>
        </w:rPr>
        <w:t>-Newton et al., 2022)</w:t>
      </w:r>
      <w:r w:rsidR="00125CF4">
        <w:fldChar w:fldCharType="end"/>
      </w:r>
      <w:r w:rsidRPr="002F794A">
        <w:t>.</w:t>
      </w:r>
    </w:p>
    <w:p w14:paraId="61366BAF" w14:textId="4400644B" w:rsidR="00EA0805" w:rsidRPr="002F794A" w:rsidRDefault="00EA0805" w:rsidP="00EA0805">
      <w:pPr>
        <w:pStyle w:val="Heading2"/>
      </w:pPr>
      <w:r w:rsidRPr="002F794A">
        <w:t>3.3 Long-term Care Provision</w:t>
      </w:r>
    </w:p>
    <w:p w14:paraId="18AB4218" w14:textId="1E04321C" w:rsidR="002F794A" w:rsidRPr="002F794A" w:rsidRDefault="002F794A" w:rsidP="002F794A">
      <w:r w:rsidRPr="002F794A">
        <w:t>The main delivery systems for long-term care in Ghana exist between home-based care and institutional care services for persons with chronic conditions and disabilities. Medical care and everyday assistance and physical support for mobility exist primarily as the duty of family carers. The endemic nature of extended family households within Ghana helps senior citizens access help from their relatives</w:t>
      </w:r>
      <w:r w:rsidR="00125CF4">
        <w:t xml:space="preserve"> </w:t>
      </w:r>
      <w:r w:rsidR="00125CF4">
        <w:fldChar w:fldCharType="begin"/>
      </w:r>
      <w:r w:rsidR="00125CF4">
        <w:instrText xml:space="preserve"> ADDIN ZOTERO_ITEM CSL_CITATION {"citationID":"XNCAcAJX","properties":{"formattedCitation":"(Adawudu et al., 2024)","plainCitation":"(Adawudu et al., 2024)","noteIndex":0},"citationItems":[{"id":740,"uris":["http://zotero.org/users/16378538/items/DR8CXBW4"],"itemData":{"id":740,"type":"article-journal","abstract":"Ghana was the first sub-Saharan country to implement a National Health Insurance Scheme (NHIS). In furtherance of the nation’s Universal Health Coverage (UHC) goals, in 2008, Ghana actualized plans for a Free Maternal Healthcare Policy (FMHCP) under the NHIS. The FMHCP was aimed at removing financial barriers to accessing maternal and neonatal health services. This scoping review was conducted to map out the literature on the effects of the FMHCP under the NHIS on the utilization of maternal and infant health care in Ghana. Six databases including CINAHL, PubMed, Sage Journals, Academic Search Premier, Science Direct, and Medline were searched in conducting this review with key terms. A total of 175 studies were retrieved after the search and finally, 23 articles were included in the study after various stages of elimination. The review followed the reporting guidelines stated in the Preferred Reporting Items for Systematic and Meta-analyses Extensions for Scoping Reviews (PRISMA-ScR). The results showed an overall increase in the utilization of antenatal care, facility-based delivery, and postnatal care services. However, certain systemic issues persist regarding access to maternal and infant healthcare. Socio-demographic inequalities such as maternal level of education, place of residence, and economic status likewise barriers such as the existence of out-of-pocket payments, long distance to health facilities, and poor distribution of resources in rural areas hindered the utilization of maternal and infant healthcare. The country faces significant work to eliminate existing barriers and inequalities to ensure that it achieves its UHC goals.","container-title":"Health Services Insights","DOI":"10.1177/11786329241274481","ISSN":"1178-6329","journalAbbreviation":"Health Serv Insights","note":"PMID: 39234420\nPMCID: PMC11372777","page":"11786329241274481","source":"PubMed Central","title":"The Effects of Ghana’s Free Maternal and Healthcare Policy on Maternal and Infant Healthcare: A Scoping Review","title-short":"The Effects of Ghana’s Free Maternal and Healthcare Policy on Maternal and Infant Healthcare","volume":"17","author":[{"family":"Adawudu","given":"Emefa Awo"},{"family":"Aidam","given":"Kizito"},{"family":"Oduro","given":"Elisha"},{"family":"Miezah","given":"Dennis"},{"family":"Vorderstrasse","given":"Allison"}],"issued":{"date-parts":[["2024",9,3]]}}}],"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Adawudu</w:t>
      </w:r>
      <w:proofErr w:type="spellEnd"/>
      <w:r w:rsidR="00125CF4" w:rsidRPr="00125CF4">
        <w:rPr>
          <w:rFonts w:cs="Arial"/>
        </w:rPr>
        <w:t xml:space="preserve"> et al., 2024)</w:t>
      </w:r>
      <w:r w:rsidR="00125CF4">
        <w:fldChar w:fldCharType="end"/>
      </w:r>
      <w:r w:rsidRPr="002F794A">
        <w:t>. Additional care for the community comes from health initiatives which send volunteers to visit homes and religious organisations, helping patients in their homes</w:t>
      </w:r>
      <w:r w:rsidR="00125CF4">
        <w:t xml:space="preserve"> </w:t>
      </w:r>
      <w:r w:rsidR="00125CF4">
        <w:fldChar w:fldCharType="begin"/>
      </w:r>
      <w:r w:rsidR="00125CF4">
        <w:instrText xml:space="preserve"> ADDIN ZOTERO_ITEM CSL_CITATION {"citationID":"uIO8LDm3","properties":{"formattedCitation":"(Gie &amp; Hoffman, 2022)","plainCitation":"(Gie &amp; Hoffman, 2022)","noteIndex":0},"citationItems":[{"id":758,"uris":["http://zotero.org/users/16378538/items/84PV3JHT"],"itemData":{"id":758,"type":"article-journal","container-title":"South African Journal of Science","DOI":"10.17159/sajs.2022/12759","ISSN":"0038-2353","issue":"3-4","language":"en","note":"publisher: Academy of Science of South Africa","page":"1-2","source":"SciELO","title":"Changing long-term care realities and futures for older persons in (West) Africa","volume":"118","author":[{"family":"Gie","given":"Lowna"},{"family":"Hoffman","given":"Jaco"}],"issued":{"date-parts":[["2022",4]]}}}],"schema":"https://github.com/citation-style-language/schema/raw/master/csl-citation.json"} </w:instrText>
      </w:r>
      <w:r w:rsidR="00125CF4">
        <w:fldChar w:fldCharType="separate"/>
      </w:r>
      <w:r w:rsidR="00125CF4" w:rsidRPr="00125CF4">
        <w:rPr>
          <w:rFonts w:cs="Arial"/>
        </w:rPr>
        <w:t>(Gie &amp; Hoffman, 2022)</w:t>
      </w:r>
      <w:r w:rsidR="00125CF4">
        <w:fldChar w:fldCharType="end"/>
      </w:r>
      <w:r w:rsidRPr="002F794A">
        <w:t xml:space="preserve">. </w:t>
      </w:r>
    </w:p>
    <w:p w14:paraId="7D134EA8" w14:textId="22032D2C" w:rsidR="002F794A" w:rsidRPr="002F794A" w:rsidRDefault="002F794A" w:rsidP="002F794A">
      <w:r w:rsidRPr="002F794A">
        <w:t>The number of institutional care services is growing through the addition of private nursing homes and rehabilitation centres that provide expert care for individuals who need long-term support. Some establishments deliver specific medical care services to assist patients beyond recovery from surgery as well as manage persistent diseases</w:t>
      </w:r>
      <w:r w:rsidR="00125CF4">
        <w:t xml:space="preserve"> </w:t>
      </w:r>
      <w:r w:rsidR="00125CF4">
        <w:fldChar w:fldCharType="begin"/>
      </w:r>
      <w:r w:rsidR="00125CF4">
        <w:instrText xml:space="preserve"> ADDIN ZOTERO_ITEM CSL_CITATION {"citationID":"X2jjrTJ0","properties":{"formattedCitation":"(Heller &amp; Hsiao, 2023)","plainCitation":"(Heller &amp; Hsiao, 2023)","noteIndex":0},"citationItems":[{"id":732,"uris":["http://zotero.org/users/16378538/items/ETMMF53E"],"itemData":{"id":732,"type":"chapter","abstract":"Abstract This chapter presents an analytical framework to help macroeconomists understand health systems and assess health policy for countries at different stages of development. To state the obvious, the same health system structure cannot be applied to all countries. Systems differ enormously among countries, owing to variations in socioeconomic development. What works in the United Kingdom, say, may not work in Kenya. On the other hand, must every country be treated differently? Or can they be grouped into somewhat homogenous categories, and general conclusions drawn for each?","container-title":"What Macroeconomists Should Know about Health Care Policy","ISBN":"978-1-58906-618-2","language":"en","note":"section: What Macroeconomists Should Know about Health Care Policy","publisher":"International Monetary Fund","source":"www.elibrary.imf.org","title":"CHAPTER 6: Stages of Health System Development and Health System Performance","title-short":"CHAPTER 6","URL":"https://www.elibrary.imf.org/display/book/9781589066182/ch06.xml","author":[{"family":"Heller","given":"Peter S."},{"family":"Hsiao","given":"William C."}],"accessed":{"date-parts":[["2025",2,16]]},"issued":{"date-parts":[["2023"]]}}}],"schema":"https://github.com/citation-style-language/schema/raw/master/csl-citation.json"} </w:instrText>
      </w:r>
      <w:r w:rsidR="00125CF4">
        <w:fldChar w:fldCharType="separate"/>
      </w:r>
      <w:r w:rsidR="00125CF4" w:rsidRPr="00125CF4">
        <w:rPr>
          <w:rFonts w:cs="Arial"/>
        </w:rPr>
        <w:t>(Heller &amp; Hsiao, 2023)</w:t>
      </w:r>
      <w:r w:rsidR="00125CF4">
        <w:fldChar w:fldCharType="end"/>
      </w:r>
      <w:r w:rsidRPr="002F794A">
        <w:t xml:space="preserve">. Faith-based organisations maintain care homes which provide both medical </w:t>
      </w:r>
      <w:r w:rsidR="00125CF4" w:rsidRPr="002F794A">
        <w:t>assistances</w:t>
      </w:r>
      <w:r w:rsidRPr="002F794A">
        <w:t xml:space="preserve"> together with social and spiritual support services</w:t>
      </w:r>
      <w:r w:rsidR="00125CF4">
        <w:t xml:space="preserve"> </w:t>
      </w:r>
      <w:r w:rsidR="00125CF4">
        <w:fldChar w:fldCharType="begin"/>
      </w:r>
      <w:r w:rsidR="00125CF4">
        <w:instrText xml:space="preserve"> ADDIN ZOTERO_ITEM CSL_CITATION {"citationID":"UI5jqhU0","properties":{"formattedCitation":"(Atakro et al., 2021)","plainCitation":"(Atakro et al., 2021)","noteIndex":0},"citationItems":[{"id":726,"uris":["http://zotero.org/users/16378538/items/5UYIMMWV"],"itemData":{"id":726,"type":"article-journal","abstract":"Background The increase in the number of elderly persons in developing countries has not had a corresponding increase in social and health care support systems for the elderly. There is a substantial difference in the quality of healthcare received by older people in developing and developed countries. Elderly persons in developing countries including Ghana are increasingly becoming marginalised and isolated. There is, however, limited evidence of healthcare challenges and expectations by elderly persons in Ghana. This study explored healthcare challenges and expectations of elderly persons to inform policy that could lead to improved quality of life for elderly persons in Ghana. Materials and methods Qualitative exploratory descriptive study design was used in conducting this study. Semi-structured interviews were used in collecting data from 30 participants from three regions in Ghana (10 from each region). Data analysis was carried out through content analysis. Results Four themes were extracted from data. These themes were: 1. Inadequate information from health workers regarding care of the older person. 2. Queuing frustrations. 3. Financial burden. 4. Focused elderly care demand. Conclusion The elderly in Ghana experience challenges of healthcare which include inadequate information, queuing frustrations and financial burdens. Elderly persons also have expectations of healthcare which include having dedicated professionals and units that will attend to them during their hospital visits. Academic and clinical gerontology experts could collaborate and help improve gerontology knowledge of health workers through workshops and conferences. Improving knowledge of health workers in gerontology may be a positive step towards meeting healthcare expectations of older Ghanaians.","container-title":"PLOS ONE","DOI":"10.1371/journal.pone.0245451","ISSN":"1932-6203","issue":"1","journalAbbreviation":"PLOS ONE","language":"en","note":"publisher: Public Library of Science","page":"e0245451","source":"PLoS Journals","title":"Older people’s challenges and expectations of healthcare in Ghana: A qualitative study","title-short":"Older people’s challenges and expectations of healthcare in Ghana","volume":"16","author":[{"family":"Atakro","given":"Confidence Alorse"},{"family":"Atakro","given":"Abigail"},{"family":"Aboagye","given":"Janet Sintim"},{"family":"Blay","given":"Alice Aluwah"},{"family":"Addo","given":"Stella Boatemaa"},{"family":"Agyare","given":"Dorcas Frempomaa"},{"family":"Adatara","given":"Peter"},{"family":"Amoa-Gyarteng","given":"Kwaku Gyimah"},{"family":"Menlah","given":"Awube"},{"family":"Garti","given":"Isabella"},{"family":"Boni","given":"George Sedinam"},{"family":"Berchie","given":"Osei Kwaku"},{"family":"Ansong","given":"Isaac Kwadwo"}],"issued":{"date-parts":[["2021",1,19]]}}}],"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Atakro</w:t>
      </w:r>
      <w:proofErr w:type="spellEnd"/>
      <w:r w:rsidR="00125CF4" w:rsidRPr="00125CF4">
        <w:rPr>
          <w:rFonts w:cs="Arial"/>
        </w:rPr>
        <w:t xml:space="preserve"> et al., 2021)</w:t>
      </w:r>
      <w:r w:rsidR="00125CF4">
        <w:fldChar w:fldCharType="end"/>
      </w:r>
      <w:r w:rsidRPr="002F794A">
        <w:t xml:space="preserve">. </w:t>
      </w:r>
    </w:p>
    <w:p w14:paraId="68BD8F38" w14:textId="59F12630" w:rsidR="002F794A" w:rsidRPr="002F794A" w:rsidRDefault="002F794A" w:rsidP="002F794A">
      <w:r w:rsidRPr="002F794A">
        <w:t>Healthcare providers who work both in homes and institutions perform essential roles for patients. Professional services now appear alongside families in caregiving activities, but they still enhance the quality of medical support available to patients</w:t>
      </w:r>
      <w:r w:rsidR="00125CF4">
        <w:t xml:space="preserve"> </w:t>
      </w:r>
      <w:r w:rsidR="00125CF4">
        <w:fldChar w:fldCharType="begin"/>
      </w:r>
      <w:r w:rsidR="00125CF4">
        <w:instrText xml:space="preserve"> ADDIN ZOTERO_ITEM CSL_CITATION {"citationID":"YNdmKEwN","properties":{"formattedCitation":"(Wright et al., 2024)","plainCitation":"(Wright et al., 2024)","noteIndex":0},"citationItems":[{"id":761,"uris":["http://zotero.org/users/16378538/items/ZX2IS6EN"],"itemData":{"id":761,"type":"article-journal","container-title":"Child and Adolescent Social Work Journal","DOI":"10.1007/s10560-022-00856-2","ISSN":"0738-0151, 1573-2797","issue":"2","journalAbbreviation":"Child Adolesc Soc Work J","language":"en","page":"299-313","source":"DOI.org (Crossref)","title":"Adjustment of Ghanaian Youth in Institutional Care Compared to Youth in Family Care","volume":"41","author":[{"family":"Wright","given":"Anna W."},{"family":"Yendork","given":"Joana Salifu"},{"family":"Kliewer","given":"Wendy"}],"issued":{"date-parts":[["2024",4]]}}}],"schema":"https://github.com/citation-style-language/schema/raw/master/csl-citation.json"} </w:instrText>
      </w:r>
      <w:r w:rsidR="00125CF4">
        <w:fldChar w:fldCharType="separate"/>
      </w:r>
      <w:r w:rsidR="00125CF4" w:rsidRPr="00125CF4">
        <w:rPr>
          <w:rFonts w:cs="Arial"/>
        </w:rPr>
        <w:t>(Wright et al., 2024)</w:t>
      </w:r>
      <w:r w:rsidR="00125CF4">
        <w:fldChar w:fldCharType="end"/>
      </w:r>
      <w:r w:rsidRPr="002F794A">
        <w:t>. Long-term care integration within Ghana’s healthcare framework continues to progress, delivering necessary support to patients who live with chronic illnesses and disabilities</w:t>
      </w:r>
      <w:r w:rsidR="00125CF4">
        <w:t xml:space="preserve"> </w:t>
      </w:r>
      <w:r w:rsidR="00125CF4">
        <w:fldChar w:fldCharType="begin"/>
      </w:r>
      <w:r w:rsidR="00125CF4">
        <w:instrText xml:space="preserve"> ADDIN ZOTERO_ITEM CSL_CITATION {"citationID":"fITOg5IY","properties":{"formattedCitation":"(Dovie, 2019)","plainCitation":"(Dovie, 2019)","noteIndex":0},"citationItems":[{"id":750,"uris":["http://zotero.org/users/16378538/items/QMR4ZNKB"],"itemData":{"id":750,"type":"article-journal","abstract":"The paper examines how the healthcare and social care pillars of social policy for aging societies shape inequalities in health and well-being at old age, utilizing qualitative and quantitative datasets. The results intimate the lack of geriatric infrastructure, hence the inadequacy of geriatric care provision for older adults. Systemic problems or gaps existent in Ghana led to private individuals taking advantage of the situation, turning it into an opportunity for service providers. Thus, the evolution of recreational/residential homes in Ghana is situated along three distinct patterns or forms namely the occasional, the adult day care center and residential archetypes. Collectively, these constitute formal and informal care facilities. These are often privately owned and at a cost. The nature of quality of care may be affected by the types of homes available, especially in the globalized cultural setting. A growing number of older adults resort to care homes as an alternative measure. These are discussed from two viewpoints. First, geriatric data generation, the absence of which impedes healthcare provision. Second, cash-for-care policies may exacerbate existing inequalities in care with negative consequences for health and well-being. In short, policies for aging populations are being implemented across Ghana with too little known about their consequences for inequalities in health and well-being in later life. The paper sought to address this knowledge gap by exploring a significant infrastructure by undertaking a systematic examination of how recent policy developments for aging exacerbate or reduce inequalities in health and well-being among older adults. The paper concludes that social policy for aging societies' specific key pillars (healthcare and social care research) offers opportunities for analyzing and understanding internal dynamics including the effects of policy implementation for inequalities in health and well-being at older ages, therefore enabling the identification of strategies to improve older adults' circumstances, without which older adult population will far outpace elder care provision.","container-title":"Frontiers in Sociology","DOI":"10.3389/fsoc.2019.00025","ISSN":"2297-7775","journalAbbreviation":"Front Sociol","note":"PMID: 33869350\nPMCID: PMC8022694","page":"25","source":"PubMed Central","title":"The Status of Older Adult Care in Contemporary Ghana: A Profile of Some Emerging Issues","title-short":"The Status of Older Adult Care in Contemporary Ghana","volume":"4","author":[{"family":"Dovie","given":"Delali Adjoa"}],"issued":{"date-parts":[["2019",4,11]]}}}],"schema":"https://github.com/citation-style-language/schema/raw/master/csl-citation.json"} </w:instrText>
      </w:r>
      <w:r w:rsidR="00125CF4">
        <w:fldChar w:fldCharType="separate"/>
      </w:r>
      <w:r w:rsidR="00125CF4" w:rsidRPr="00125CF4">
        <w:rPr>
          <w:rFonts w:cs="Arial"/>
        </w:rPr>
        <w:t>(Dovie, 2019)</w:t>
      </w:r>
      <w:r w:rsidR="00125CF4">
        <w:fldChar w:fldCharType="end"/>
      </w:r>
      <w:r w:rsidRPr="002F794A">
        <w:t>.</w:t>
      </w:r>
    </w:p>
    <w:p w14:paraId="782CE279" w14:textId="36BC2DF5" w:rsidR="00EA0805" w:rsidRPr="002F794A" w:rsidRDefault="00EA0805" w:rsidP="00EA0805">
      <w:pPr>
        <w:pStyle w:val="Heading2"/>
      </w:pPr>
      <w:r w:rsidRPr="002F794A">
        <w:lastRenderedPageBreak/>
        <w:t>3.4 Access to Health and Social Care Services</w:t>
      </w:r>
    </w:p>
    <w:p w14:paraId="66A1774D" w14:textId="61B7FDA5" w:rsidR="002F794A" w:rsidRPr="002F794A" w:rsidRDefault="002F794A" w:rsidP="002F794A">
      <w:r w:rsidRPr="002F794A">
        <w:t>Healthcare services in Ghana operate from different access points which determine patient location and personal requirements. Primary care services are accessible at Community-Based Health Planning and Services (CHPS) compounds located in rural regions together with health centres or clinics established in urban areas that provide walk-in services for basic medical needs including immunisations and antenatal care and treatment of minor illnesses</w:t>
      </w:r>
      <w:r w:rsidR="00125CF4">
        <w:t xml:space="preserve"> </w:t>
      </w:r>
      <w:r w:rsidR="00125CF4">
        <w:fldChar w:fldCharType="begin"/>
      </w:r>
      <w:r w:rsidR="00125CF4">
        <w:instrText xml:space="preserve"> ADDIN ZOTERO_ITEM CSL_CITATION {"citationID":"ss3GqPzV","properties":{"formattedCitation":"(Adusei et al., 2024)","plainCitation":"(Adusei et al., 2024)","noteIndex":0},"citationItems":[{"id":671,"uris":["http://zotero.org/users/16378538/items/HYURV3VK"],"itemData":{"id":671,"type":"article-journal","abstract":"Introduction\nGhana established Community-based Health Planning and Services (CHPS) as the primary point of contact for primary healthcare in 1999. CHPS has since emerged as the country’s primary strategy for providing close-to-client healthcare delivery, with numerous positive health outcomes recorded as a result of its implementation. There is, however currently a paucity of systematic reviews of the literature on CHPS. The purpose of this study was not only to investigate dominant trends and research themes in Community-based Health Planning and Services, but also to track the evolution of the CHPS intervention from its inception to the present.\n\nMethod\nWe adopted a systematic review approach for selected articles that were searched on Google Scholar, PubMed, and Scopus databases. The study was conducted and guided by the Preferred Reporting Items for Systematic Reviews and Meta-Analyses (PRISMA) guideline. We then applied a reflexive thematic analysis approach in synthesizing the results.\n\nResults\nThe search resulted in 127 articles of which 59 were included in the final review. Twenty (20) papers targeted the national level, eighteen (18) for the regional level, sixteen (16) for the district level, two (2) for the sub-district level, and three (3) papers targeted the community. The years 2017 and 2019 were recorded to be the years with the highest number of publications on CHPS in Ghana.\n\nConclusion\nCommunity-based Health Planning and Services (CHPS) is an effective tool in addressing barriers and challenges to accessing quality and affordable health care causing significant effects on health. It provides close-to-client healthcare delivery in the community.","container-title":"Frontiers in Public Health","DOI":"10.3389/fpubh.2024.1337803","ISSN":"2296-2565","journalAbbreviation":"Front Public Health","note":"PMID: 38504682\nPMCID: PMC10948426","page":"1337803","source":"PubMed Central","title":"Community-based Health Planning and Services programme in Ghana: a systematic review","title-short":"Community-based Health Planning and Services programme in Ghana","volume":"12","author":[{"family":"Adusei","given":"Abena Boahemaa"},{"family":"Bour","given":"Helen"},{"family":"Amu","given":"Hubert"},{"family":"Afriyie","given":"Augustine"}],"issued":{"date-parts":[["2024",3,5]]}}}],"schema":"https://github.com/citation-style-language/schema/raw/master/csl-citation.json"} </w:instrText>
      </w:r>
      <w:r w:rsidR="00125CF4">
        <w:fldChar w:fldCharType="separate"/>
      </w:r>
      <w:r w:rsidR="00125CF4" w:rsidRPr="00125CF4">
        <w:rPr>
          <w:rFonts w:cs="Arial"/>
        </w:rPr>
        <w:t>(Adusei et al., 2024)</w:t>
      </w:r>
      <w:r w:rsidR="00125CF4">
        <w:fldChar w:fldCharType="end"/>
      </w:r>
      <w:r w:rsidRPr="002F794A">
        <w:t>. People can access emergency medical care without appointments at public hospitals, whereas private hospitals provide quick procedures to both cash patients and those with personal insurance</w:t>
      </w:r>
      <w:r w:rsidR="00125CF4">
        <w:t xml:space="preserve"> </w:t>
      </w:r>
      <w:r w:rsidR="00125CF4">
        <w:fldChar w:fldCharType="begin"/>
      </w:r>
      <w:r w:rsidR="00125CF4">
        <w:instrText xml:space="preserve"> ADDIN ZOTERO_ITEM CSL_CITATION {"citationID":"QBsDx77N","properties":{"formattedCitation":"(Adawudu et al., 2024)","plainCitation":"(Adawudu et al., 2024)","noteIndex":0},"citationItems":[{"id":740,"uris":["http://zotero.org/users/16378538/items/DR8CXBW4"],"itemData":{"id":740,"type":"article-journal","abstract":"Ghana was the first sub-Saharan country to implement a National Health Insurance Scheme (NHIS). In furtherance of the nation’s Universal Health Coverage (UHC) goals, in 2008, Ghana actualized plans for a Free Maternal Healthcare Policy (FMHCP) under the NHIS. The FMHCP was aimed at removing financial barriers to accessing maternal and neonatal health services. This scoping review was conducted to map out the literature on the effects of the FMHCP under the NHIS on the utilization of maternal and infant health care in Ghana. Six databases including CINAHL, PubMed, Sage Journals, Academic Search Premier, Science Direct, and Medline were searched in conducting this review with key terms. A total of 175 studies were retrieved after the search and finally, 23 articles were included in the study after various stages of elimination. The review followed the reporting guidelines stated in the Preferred Reporting Items for Systematic and Meta-analyses Extensions for Scoping Reviews (PRISMA-ScR). The results showed an overall increase in the utilization of antenatal care, facility-based delivery, and postnatal care services. However, certain systemic issues persist regarding access to maternal and infant healthcare. Socio-demographic inequalities such as maternal level of education, place of residence, and economic status likewise barriers such as the existence of out-of-pocket payments, long distance to health facilities, and poor distribution of resources in rural areas hindered the utilization of maternal and infant healthcare. The country faces significant work to eliminate existing barriers and inequalities to ensure that it achieves its UHC goals.","container-title":"Health Services Insights","DOI":"10.1177/11786329241274481","ISSN":"1178-6329","journalAbbreviation":"Health Serv Insights","note":"PMID: 39234420\nPMCID: PMC11372777","page":"11786329241274481","source":"PubMed Central","title":"The Effects of Ghana’s Free Maternal and Healthcare Policy on Maternal and Infant Healthcare: A Scoping Review","title-short":"The Effects of Ghana’s Free Maternal and Healthcare Policy on Maternal and Infant Healthcare","volume":"17","author":[{"family":"Adawudu","given":"Emefa Awo"},{"family":"Aidam","given":"Kizito"},{"family":"Oduro","given":"Elisha"},{"family":"Miezah","given":"Dennis"},{"family":"Vorderstrasse","given":"Allison"}],"issued":{"date-parts":[["2024",9,3]]}}}],"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Adawudu</w:t>
      </w:r>
      <w:proofErr w:type="spellEnd"/>
      <w:r w:rsidR="00125CF4" w:rsidRPr="00125CF4">
        <w:rPr>
          <w:rFonts w:cs="Arial"/>
        </w:rPr>
        <w:t xml:space="preserve"> et al., 2024)</w:t>
      </w:r>
      <w:r w:rsidR="00125CF4">
        <w:fldChar w:fldCharType="end"/>
      </w:r>
      <w:r w:rsidRPr="002F794A">
        <w:t>.</w:t>
      </w:r>
    </w:p>
    <w:p w14:paraId="5B6AB032" w14:textId="6C562D70" w:rsidR="002F794A" w:rsidRPr="002F794A" w:rsidRDefault="002F794A" w:rsidP="002F794A">
      <w:r w:rsidRPr="002F794A">
        <w:t>Patients need to get approved by their general practitioner before accessing specialised healthcare, which guides them to district, regional or tertiary hospitals. Patients who seek care from private specialists must obtain a referral when their insurance needs coverage because direct bookings are permitted</w:t>
      </w:r>
      <w:r w:rsidR="00125CF4">
        <w:t xml:space="preserve"> </w:t>
      </w:r>
      <w:r w:rsidR="00125CF4">
        <w:fldChar w:fldCharType="begin"/>
      </w:r>
      <w:r w:rsidR="00125CF4">
        <w:instrText xml:space="preserve"> ADDIN ZOTERO_ITEM CSL_CITATION {"citationID":"Mz9YohhM","properties":{"formattedCitation":"(Frimpong\\uc0\\u8208{}Manso et al., 2024)","plainCitation":"(Frimpong</w:instrText>
      </w:r>
      <w:r w:rsidR="00125CF4">
        <w:rPr>
          <w:rFonts w:ascii="Cambria Math" w:hAnsi="Cambria Math" w:cs="Cambria Math"/>
        </w:rPr>
        <w:instrText>‐</w:instrText>
      </w:r>
      <w:r w:rsidR="00125CF4">
        <w:instrText>Manso et al., 2024)","noteIndex":0},"citationItems":[{"id":760,"uris":["http://zotero.org/users/16378538/items/DIRY72NP"],"itemData":{"id":760,"type":"article-journal","abstract":"Abstract\n            According to the literature, the success of deinstitutionalization (DI) practices in low</w:instrText>
      </w:r>
      <w:r w:rsidR="00125CF4">
        <w:rPr>
          <w:rFonts w:ascii="Cambria Math" w:hAnsi="Cambria Math" w:cs="Cambria Math"/>
        </w:rPr>
        <w:instrText>‐</w:instrText>
      </w:r>
      <w:r w:rsidR="00125CF4">
        <w:instrText xml:space="preserve"> and middle</w:instrText>
      </w:r>
      <w:r w:rsidR="00125CF4">
        <w:rPr>
          <w:rFonts w:ascii="Cambria Math" w:hAnsi="Cambria Math" w:cs="Cambria Math"/>
        </w:rPr>
        <w:instrText>‐</w:instrText>
      </w:r>
      <w:r w:rsidR="00125CF4">
        <w:instrText>income countries (LMICs) is dependent on key factors including, a well</w:instrText>
      </w:r>
      <w:r w:rsidR="00125CF4">
        <w:rPr>
          <w:rFonts w:ascii="Cambria Math" w:hAnsi="Cambria Math" w:cs="Cambria Math"/>
        </w:rPr>
        <w:instrText>‐</w:instrText>
      </w:r>
      <w:r w:rsidR="00125CF4">
        <w:instrText>functioning family</w:instrText>
      </w:r>
      <w:r w:rsidR="00125CF4">
        <w:rPr>
          <w:rFonts w:ascii="Cambria Math" w:hAnsi="Cambria Math" w:cs="Cambria Math"/>
        </w:rPr>
        <w:instrText>‐</w:instrText>
      </w:r>
      <w:r w:rsidR="00125CF4">
        <w:instrText>based alternative care and social protection system, adequate funding and resources, and professional and other stakeholders' engagement and support. Following a practice research qualitative method, the study explored practitioner's experiences and perceptions on the status of Ghana's ongoing DI efforts and their recommendations for improving implementation. The study's main themes were establishing the need for residential homes for children (RHCs), RHCs not being an ideal family environment and RHCs as respite. Family marital problems, poor financial situation, stigma attached to some children in care, abusive parents and a lack of suitable alternatives when families have a crisis were identified as key factors that impede DI implementation in Ghana. The findings suggest the need for a progressive approach towards DI implementation in LMICs, with the first step being the re</w:instrText>
      </w:r>
      <w:r w:rsidR="00125CF4">
        <w:rPr>
          <w:rFonts w:ascii="Cambria Math" w:hAnsi="Cambria Math" w:cs="Cambria Math"/>
        </w:rPr>
        <w:instrText>‐</w:instrText>
      </w:r>
      <w:r w:rsidR="00125CF4">
        <w:instrText>positioning of RHCs as respite care centres while progressively developing other alternative family</w:instrText>
      </w:r>
      <w:r w:rsidR="00125CF4">
        <w:rPr>
          <w:rFonts w:ascii="Cambria Math" w:hAnsi="Cambria Math" w:cs="Cambria Math"/>
        </w:rPr>
        <w:instrText>‐</w:instrText>
      </w:r>
      <w:r w:rsidR="00125CF4">
        <w:instrText>based care options (such as kinship care) for children.","container-title":"Child &amp; Family Social Work","DOI":"10.1111/cfs.13081","ISSN":"1356-7500, 1365-2206","issue":"2","journalAbbreviation":"Child &amp; Family Social Work","language":"en","page":"306-315","source":"DOI.org (Crossref)","title":"Deinstitutionalization of children in residential care facilities: Experiences and perceptions of professionals in Ghana","title-short":"Deinstitutionalization of children in residential care facilities","volume":"29","author":[{"family":"Frimpong</w:instrText>
      </w:r>
      <w:r w:rsidR="00125CF4">
        <w:rPr>
          <w:rFonts w:ascii="Cambria Math" w:hAnsi="Cambria Math" w:cs="Cambria Math"/>
        </w:rPr>
        <w:instrText>‐</w:instrText>
      </w:r>
      <w:r w:rsidR="00125CF4">
        <w:instrText xml:space="preserve">Manso","given":"Kwabena"},{"family":"Cudjoe","given":"Ebenezer"},{"family":"Agbadi","given":"Pascal"},{"family":"Abdullah","given":"Alhassan"},{"family":"Deliege","given":"Antoine"},{"family":"Bansal","given":"Avantee"}],"issued":{"date-parts":[["2024",5]]}}}],"schema":"https://github.com/citation-style-language/schema/raw/master/csl-citation.json"} </w:instrText>
      </w:r>
      <w:r w:rsidR="00125CF4">
        <w:fldChar w:fldCharType="separate"/>
      </w:r>
      <w:r w:rsidR="00125CF4" w:rsidRPr="00125CF4">
        <w:rPr>
          <w:rFonts w:cs="Arial"/>
          <w:kern w:val="0"/>
        </w:rPr>
        <w:t>(Frimpong‐Manso et al., 2024)</w:t>
      </w:r>
      <w:r w:rsidR="00125CF4">
        <w:fldChar w:fldCharType="end"/>
      </w:r>
      <w:r w:rsidRPr="002F794A">
        <w:t>. The flexibility enabled by private health insurance schemes lets people avoid waiting periods for medical services to receive additional treatment options, mainly in urban settings</w:t>
      </w:r>
      <w:r w:rsidR="00125CF4">
        <w:t xml:space="preserve"> </w:t>
      </w:r>
      <w:r w:rsidR="00125CF4">
        <w:fldChar w:fldCharType="begin"/>
      </w:r>
      <w:r w:rsidR="00125CF4">
        <w:instrText xml:space="preserve"> ADDIN ZOTERO_ITEM CSL_CITATION {"citationID":"tJM0yYrb","properties":{"formattedCitation":"(Atakro et al., 2021)","plainCitation":"(Atakro et al., 2021)","noteIndex":0},"citationItems":[{"id":726,"uris":["http://zotero.org/users/16378538/items/5UYIMMWV"],"itemData":{"id":726,"type":"article-journal","abstract":"Background The increase in the number of elderly persons in developing countries has not had a corresponding increase in social and health care support systems for the elderly. There is a substantial difference in the quality of healthcare received by older people in developing and developed countries. Elderly persons in developing countries including Ghana are increasingly becoming marginalised and isolated. There is, however, limited evidence of healthcare challenges and expectations by elderly persons in Ghana. This study explored healthcare challenges and expectations of elderly persons to inform policy that could lead to improved quality of life for elderly persons in Ghana. Materials and methods Qualitative exploratory descriptive study design was used in conducting this study. Semi-structured interviews were used in collecting data from 30 participants from three regions in Ghana (10 from each region). Data analysis was carried out through content analysis. Results Four themes were extracted from data. These themes were: 1. Inadequate information from health workers regarding care of the older person. 2. Queuing frustrations. 3. Financial burden. 4. Focused elderly care demand. Conclusion The elderly in Ghana experience challenges of healthcare which include inadequate information, queuing frustrations and financial burdens. Elderly persons also have expectations of healthcare which include having dedicated professionals and units that will attend to them during their hospital visits. Academic and clinical gerontology experts could collaborate and help improve gerontology knowledge of health workers through workshops and conferences. Improving knowledge of health workers in gerontology may be a positive step towards meeting healthcare expectations of older Ghanaians.","container-title":"PLOS ONE","DOI":"10.1371/journal.pone.0245451","ISSN":"1932-6203","issue":"1","journalAbbreviation":"PLOS ONE","language":"en","note":"publisher: Public Library of Science","page":"e0245451","source":"PLoS Journals","title":"Older people’s challenges and expectations of healthcare in Ghana: A qualitative study","title-short":"Older people’s challenges and expectations of healthcare in Ghana","volume":"16","author":[{"family":"Atakro","given":"Confidence Alorse"},{"family":"Atakro","given":"Abigail"},{"family":"Aboagye","given":"Janet Sintim"},{"family":"Blay","given":"Alice Aluwah"},{"family":"Addo","given":"Stella Boatemaa"},{"family":"Agyare","given":"Dorcas Frempomaa"},{"family":"Adatara","given":"Peter"},{"family":"Amoa-Gyarteng","given":"Kwaku Gyimah"},{"family":"Menlah","given":"Awube"},{"family":"Garti","given":"Isabella"},{"family":"Boni","given":"George Sedinam"},{"family":"Berchie","given":"Osei Kwaku"},{"family":"Ansong","given":"Isaac Kwadwo"}],"issued":{"date-parts":[["2021",1,19]]}}}],"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Atakro</w:t>
      </w:r>
      <w:proofErr w:type="spellEnd"/>
      <w:r w:rsidR="00125CF4" w:rsidRPr="00125CF4">
        <w:rPr>
          <w:rFonts w:cs="Arial"/>
        </w:rPr>
        <w:t xml:space="preserve"> et al., 2021)</w:t>
      </w:r>
      <w:r w:rsidR="00125CF4">
        <w:fldChar w:fldCharType="end"/>
      </w:r>
      <w:r w:rsidRPr="002F794A">
        <w:t>. Business enterprises commonly acquire total healthcare solutions that protect both their staff as well as their dependents.</w:t>
      </w:r>
    </w:p>
    <w:p w14:paraId="26F6453C" w14:textId="77DD650A" w:rsidR="002F794A" w:rsidRPr="002F794A" w:rsidRDefault="002F794A" w:rsidP="002F794A">
      <w:r w:rsidRPr="002F794A">
        <w:t>Healthcare accessibility varies at different human life periods. Under the National Health Insurance Scheme Pregnant women along with children younger than 18 receive free enrolment to receive maternal and child health services</w:t>
      </w:r>
      <w:r w:rsidR="00125CF4">
        <w:t xml:space="preserve"> </w:t>
      </w:r>
      <w:r w:rsidR="00125CF4">
        <w:fldChar w:fldCharType="begin"/>
      </w:r>
      <w:r w:rsidR="00125CF4">
        <w:instrText xml:space="preserve"> ADDIN ZOTERO_ITEM CSL_CITATION {"citationID":"pgItxnqG","properties":{"formattedCitation":"(Awuviry-Newton et al., 2022)","plainCitation":"(Awuviry-Newton et al., 2022)","noteIndex":0},"citationItems":[{"id":745,"uris":["http://zotero.org/users/16378538/items/4666LMEC"],"itemData":{"id":745,"type":"article-journal","abstract":"The present study examined the association between housing conditions and long-term care needs of older adults in Ghana. We used data from 4,920 adults aged ≥50 years that participated in the World Health Organisation’s (WHO) Study on adult health and AGEing Ghana Wave 1. Housing conditions were assessed with drinking water, sanitation, cooking conditions and building materials, and long-term care needs were based on WHO Disability Assessment Schedule 2.0. Multivariable logistic regressions modelled the effect of housing conditions on long-term care needs. After full adjustment for all available potential confounders, older adults living in households with unimproved cooking conditions had higher odds of reporting long-term care needs (OR = 6.87, 95%CI: 5.04–9.37) compared to those in improved cooking condition households. Moreover, those in households with unimproved housing materials (OR = 1.27, 95%CI: 1.01–1.72) and those in unimproved sanitation households (OR = 1.26, 95%CI: 1.05–1.54) were more likely to experience long-term care needs after respectively controlling for demographic and health-related covariates. Poor housing conditions are risk factors of long-term care needs in Ghana. Efforts to improve housing conditions may benefit older age functional abilities and unmet long-term care needs.","container-title":"PLOS Global Public Health","DOI":"10.1371/journal.pgph.0000863","ISSN":"2767-3375","issue":"12","journalAbbreviation":"PLOS Glob Public Health","note":"PMID: 36962796\nPMCID: PMC10021768","page":"e0000863","source":"PubMed Central","title":"Housing conditions and long-term care needs of older adults in Ghana: Evidence from the WHO SAGE Ghana Wave 1","title-short":"Housing conditions and long-term care needs of older adults in Ghana","volume":"2","author":[{"family":"Awuviry-Newton","given":"Kofi"},{"family":"Abekah-Carter","given":"Kwamina"},{"family":"Ofori-Dua","given":"Kwadwo"},{"family":"Gyasi","given":"Razak M."},{"family":"Newton","given":"Cindy Nhyira"},{"family":"Agyemang-Duah","given":"Williams"},{"family":"Kowal","given":"Paul"},{"family":"Dintrans","given":"Pablo Villalobos"}],"issued":{"date-parts":[["2022",12,7]]}}}],"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Awuviry</w:t>
      </w:r>
      <w:proofErr w:type="spellEnd"/>
      <w:r w:rsidR="00125CF4" w:rsidRPr="00125CF4">
        <w:rPr>
          <w:rFonts w:cs="Arial"/>
        </w:rPr>
        <w:t>-Newton et al., 2022)</w:t>
      </w:r>
      <w:r w:rsidR="00125CF4">
        <w:fldChar w:fldCharType="end"/>
      </w:r>
      <w:r w:rsidRPr="002F794A">
        <w:t>. Youth-friendly clinics offer young people sexual and reproductive care, while hospitals and private facilities provide services for adults who need continuous care</w:t>
      </w:r>
      <w:r w:rsidR="00125CF4">
        <w:t xml:space="preserve"> </w:t>
      </w:r>
      <w:r w:rsidR="00125CF4">
        <w:fldChar w:fldCharType="begin"/>
      </w:r>
      <w:r w:rsidR="00125CF4">
        <w:instrText xml:space="preserve"> ADDIN ZOTERO_ITEM CSL_CITATION {"citationID":"5ZiKR4Kg","properties":{"formattedCitation":"(WHO, 2022b)","plainCitation":"(WHO, 2022b)","noteIndex":0},"citationItems":[{"id":736,"uris":["http://zotero.org/users/16378538/items/6F85HCJ3"],"itemData":{"id":736,"type":"webpage","abstract":"Improving Sustainable Health Financing and Primary Health Care to Achieve Universal Health Coverage in Ghana","language":"en","title":"Improving Sustainable Health Financing and Primary Health Care to Achieve Universal Health Coverage","URL":"https://www.who.int/news-room/feature-stories/detail/health-financing-primary-health-care-ghana-universal-health-coverage-roadmap","author":[{"family":"WHO","given":""}],"accessed":{"date-parts":[["2025",2,16]]},"issued":{"date-parts":[["2022",5,18]]}}}],"schema":"https://github.com/citation-style-language/schema/raw/master/csl-citation.json"} </w:instrText>
      </w:r>
      <w:r w:rsidR="00125CF4">
        <w:fldChar w:fldCharType="separate"/>
      </w:r>
      <w:r w:rsidR="00125CF4" w:rsidRPr="00125CF4">
        <w:rPr>
          <w:rFonts w:cs="Arial"/>
        </w:rPr>
        <w:t>(WHO, 2022b)</w:t>
      </w:r>
      <w:r w:rsidR="00125CF4">
        <w:fldChar w:fldCharType="end"/>
      </w:r>
      <w:r w:rsidRPr="002F794A">
        <w:t>. Elderly individuals who are members of NHIS do not pay fees for medical services, while urban hospitals and faith-based institutions provide palliative care services.</w:t>
      </w:r>
    </w:p>
    <w:p w14:paraId="6D03BAC7" w14:textId="7B22FACE" w:rsidR="00EA0805" w:rsidRPr="002F794A" w:rsidRDefault="00EA0805" w:rsidP="00EA0805">
      <w:pPr>
        <w:pStyle w:val="Heading2"/>
      </w:pPr>
      <w:r w:rsidRPr="002F794A">
        <w:t>3.5 Barriers to Access and Solutions</w:t>
      </w:r>
    </w:p>
    <w:p w14:paraId="3272DF81" w14:textId="4DFAC175" w:rsidR="002F794A" w:rsidRPr="002F794A" w:rsidRDefault="002F794A" w:rsidP="002F794A">
      <w:r w:rsidRPr="002F794A">
        <w:t xml:space="preserve">People in Ghana face challenges in accessing health and social care based on their geographic location and socioeconomic status, which change depending on their life stage. Rural healthcare facilities experience low-quality standards since only 43% of </w:t>
      </w:r>
      <w:r w:rsidRPr="002F794A">
        <w:lastRenderedPageBreak/>
        <w:t>their health centres meet the national requirements, while urban facilities gather specialised medical services. Low-income families experience care delivery gaps in maternal, child and adolescent healthcare because they still must pay medical costs directly even though they participate in the National Health Insurance Scheme (NHIS). People with disabilities and elderly adults encounter barriers to essential services because of physical limitations and financial obstacles and experience discrimination in the healthcare system</w:t>
      </w:r>
      <w:r w:rsidR="00125CF4">
        <w:t xml:space="preserve"> </w:t>
      </w:r>
      <w:r w:rsidR="00125CF4">
        <w:fldChar w:fldCharType="begin"/>
      </w:r>
      <w:r w:rsidR="00125CF4">
        <w:instrText xml:space="preserve"> ADDIN ZOTERO_ITEM CSL_CITATION {"citationID":"k6l03pGg","properties":{"formattedCitation":"(Atakro et al., 2021)","plainCitation":"(Atakro et al., 2021)","noteIndex":0},"citationItems":[{"id":726,"uris":["http://zotero.org/users/16378538/items/5UYIMMWV"],"itemData":{"id":726,"type":"article-journal","abstract":"Background The increase in the number of elderly persons in developing countries has not had a corresponding increase in social and health care support systems for the elderly. There is a substantial difference in the quality of healthcare received by older people in developing and developed countries. Elderly persons in developing countries including Ghana are increasingly becoming marginalised and isolated. There is, however, limited evidence of healthcare challenges and expectations by elderly persons in Ghana. This study explored healthcare challenges and expectations of elderly persons to inform policy that could lead to improved quality of life for elderly persons in Ghana. Materials and methods Qualitative exploratory descriptive study design was used in conducting this study. Semi-structured interviews were used in collecting data from 30 participants from three regions in Ghana (10 from each region). Data analysis was carried out through content analysis. Results Four themes were extracted from data. These themes were: 1. Inadequate information from health workers regarding care of the older person. 2. Queuing frustrations. 3. Financial burden. 4. Focused elderly care demand. Conclusion The elderly in Ghana experience challenges of healthcare which include inadequate information, queuing frustrations and financial burdens. Elderly persons also have expectations of healthcare which include having dedicated professionals and units that will attend to them during their hospital visits. Academic and clinical gerontology experts could collaborate and help improve gerontology knowledge of health workers through workshops and conferences. Improving knowledge of health workers in gerontology may be a positive step towards meeting healthcare expectations of older Ghanaians.","container-title":"PLOS ONE","DOI":"10.1371/journal.pone.0245451","ISSN":"1932-6203","issue":"1","journalAbbreviation":"PLOS ONE","language":"en","note":"publisher: Public Library of Science","page":"e0245451","source":"PLoS Journals","title":"Older people’s challenges and expectations of healthcare in Ghana: A qualitative study","title-short":"Older people’s challenges and expectations of healthcare in Ghana","volume":"16","author":[{"family":"Atakro","given":"Confidence Alorse"},{"family":"Atakro","given":"Abigail"},{"family":"Aboagye","given":"Janet Sintim"},{"family":"Blay","given":"Alice Aluwah"},{"family":"Addo","given":"Stella Boatemaa"},{"family":"Agyare","given":"Dorcas Frempomaa"},{"family":"Adatara","given":"Peter"},{"family":"Amoa-Gyarteng","given":"Kwaku Gyimah"},{"family":"Menlah","given":"Awube"},{"family":"Garti","given":"Isabella"},{"family":"Boni","given":"George Sedinam"},{"family":"Berchie","given":"Osei Kwaku"},{"family":"Ansong","given":"Isaac Kwadwo"}],"issued":{"date-parts":[["2021",1,19]]}}}],"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Atakro</w:t>
      </w:r>
      <w:proofErr w:type="spellEnd"/>
      <w:r w:rsidR="00125CF4" w:rsidRPr="00125CF4">
        <w:rPr>
          <w:rFonts w:cs="Arial"/>
        </w:rPr>
        <w:t xml:space="preserve"> et al., 2021)</w:t>
      </w:r>
      <w:r w:rsidR="00125CF4">
        <w:fldChar w:fldCharType="end"/>
      </w:r>
      <w:r w:rsidRPr="002F794A">
        <w:t>.</w:t>
      </w:r>
    </w:p>
    <w:p w14:paraId="7BF528DC" w14:textId="2671D918" w:rsidR="002F794A" w:rsidRPr="002F794A" w:rsidRDefault="002F794A" w:rsidP="002F794A">
      <w:r w:rsidRPr="002F794A">
        <w:t>The combination of policy restrictions and infrastructure issues makes health services inaccessible mainly to disadvantaged groups. Under NHIS only 54.4% of the population receives coverage, and the scheme does not provide reimbursement for dialysis treatment and cancer therapy</w:t>
      </w:r>
      <w:r w:rsidR="00125CF4">
        <w:t xml:space="preserve"> </w:t>
      </w:r>
      <w:r w:rsidR="00125CF4">
        <w:fldChar w:fldCharType="begin"/>
      </w:r>
      <w:r w:rsidR="00125CF4">
        <w:instrText xml:space="preserve"> ADDIN ZOTERO_ITEM CSL_CITATION {"citationID":"vvJreQZs","properties":{"formattedCitation":"(Awuviry-Newton et al., 2022)","plainCitation":"(Awuviry-Newton et al., 2022)","noteIndex":0},"citationItems":[{"id":745,"uris":["http://zotero.org/users/16378538/items/4666LMEC"],"itemData":{"id":745,"type":"article-journal","abstract":"The present study examined the association between housing conditions and long-term care needs of older adults in Ghana. We used data from 4,920 adults aged ≥50 years that participated in the World Health Organisation’s (WHO) Study on adult health and AGEing Ghana Wave 1. Housing conditions were assessed with drinking water, sanitation, cooking conditions and building materials, and long-term care needs were based on WHO Disability Assessment Schedule 2.0. Multivariable logistic regressions modelled the effect of housing conditions on long-term care needs. After full adjustment for all available potential confounders, older adults living in households with unimproved cooking conditions had higher odds of reporting long-term care needs (OR = 6.87, 95%CI: 5.04–9.37) compared to those in improved cooking condition households. Moreover, those in households with unimproved housing materials (OR = 1.27, 95%CI: 1.01–1.72) and those in unimproved sanitation households (OR = 1.26, 95%CI: 1.05–1.54) were more likely to experience long-term care needs after respectively controlling for demographic and health-related covariates. Poor housing conditions are risk factors of long-term care needs in Ghana. Efforts to improve housing conditions may benefit older age functional abilities and unmet long-term care needs.","container-title":"PLOS Global Public Health","DOI":"10.1371/journal.pgph.0000863","ISSN":"2767-3375","issue":"12","journalAbbreviation":"PLOS Glob Public Health","note":"PMID: 36962796\nPMCID: PMC10021768","page":"e0000863","source":"PubMed Central","title":"Housing conditions and long-term care needs of older adults in Ghana: Evidence from the WHO SAGE Ghana Wave 1","title-short":"Housing conditions and long-term care needs of older adults in Ghana","volume":"2","author":[{"family":"Awuviry-Newton","given":"Kofi"},{"family":"Abekah-Carter","given":"Kwamina"},{"family":"Ofori-Dua","given":"Kwadwo"},{"family":"Gyasi","given":"Razak M."},{"family":"Newton","given":"Cindy Nhyira"},{"family":"Agyemang-Duah","given":"Williams"},{"family":"Kowal","given":"Paul"},{"family":"Dintrans","given":"Pablo Villalobos"}],"issued":{"date-parts":[["2022",12,7]]}}}],"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Awuviry</w:t>
      </w:r>
      <w:proofErr w:type="spellEnd"/>
      <w:r w:rsidR="00125CF4" w:rsidRPr="00125CF4">
        <w:rPr>
          <w:rFonts w:cs="Arial"/>
        </w:rPr>
        <w:t>-Newton et al., 2022)</w:t>
      </w:r>
      <w:r w:rsidR="00125CF4">
        <w:fldChar w:fldCharType="end"/>
      </w:r>
      <w:r w:rsidRPr="002F794A">
        <w:t>. The current payment delay issue diminishes health service quality, and both urban and rural areas suffer from doctor scarcity with a physician shortage rate of 1:12,000</w:t>
      </w:r>
      <w:r w:rsidR="00125CF4">
        <w:t xml:space="preserve"> </w:t>
      </w:r>
      <w:r w:rsidR="00125CF4">
        <w:fldChar w:fldCharType="begin"/>
      </w:r>
      <w:r w:rsidR="00125CF4">
        <w:instrText xml:space="preserve"> ADDIN ZOTERO_ITEM CSL_CITATION {"citationID":"zxMbMaWO","properties":{"formattedCitation":"(PharmAccess, 2018)","plainCitation":"(PharmAccess, 2018)","noteIndex":0},"citationItems":[{"id":731,"uris":["http://zotero.org/users/16378538/items/F269SBYE"],"itemData":{"id":731,"type":"document","title":"A closer look at the Healthcare System in Ghana","author":[{"family":"PharmAccess","given":""}],"issued":{"date-parts":[["2018"]]}}}],"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PharmAccess</w:t>
      </w:r>
      <w:proofErr w:type="spellEnd"/>
      <w:r w:rsidR="00125CF4" w:rsidRPr="00125CF4">
        <w:rPr>
          <w:rFonts w:cs="Arial"/>
        </w:rPr>
        <w:t>, 2018)</w:t>
      </w:r>
      <w:r w:rsidR="00125CF4">
        <w:fldChar w:fldCharType="end"/>
      </w:r>
      <w:r w:rsidRPr="002F794A">
        <w:t>. Health facilities in most areas have insufficient structures to support persons with disabilities together with limited sign language provisions and policies for people with special</w:t>
      </w:r>
      <w:r w:rsidR="00125CF4">
        <w:t xml:space="preserve"> </w:t>
      </w:r>
      <w:r w:rsidRPr="002F794A">
        <w:t>needs, which results in more health disparities</w:t>
      </w:r>
      <w:r w:rsidR="00125CF4">
        <w:t xml:space="preserve"> </w:t>
      </w:r>
      <w:r w:rsidR="00125CF4">
        <w:fldChar w:fldCharType="begin"/>
      </w:r>
      <w:r w:rsidR="00125CF4">
        <w:instrText xml:space="preserve"> ADDIN ZOTERO_ITEM CSL_CITATION {"citationID":"3FSqoTsj","properties":{"formattedCitation":"(Coe, 2021)","plainCitation":"(Coe, 2021)","noteIndex":0},"citationItems":[{"id":756,"uris":["http://zotero.org/users/16378538/items/SANFMGIP"],"itemData":{"id":756,"type":"webpage","abstract":"Providing long-term care is a challenge to states around the world. In rich countries, supporting frail and disabled adults is a major budget item, and even the","container-title":"Down To Earth","language":"en","title":"Long-term care for the aged in Ghana is on the back burner. Here is how to change it","URL":"https://www.downtoearth.org.in/africa/long-term-care-for-the-aged-in-ghana-is-on-the-back-burner-here-is-how-to-change-it-76312","author":[{"family":"Coe","given":"Cati"}],"accessed":{"date-parts":[["2025",2,16]]},"issued":{"date-parts":[["2021",4,5]]}}}],"schema":"https://github.com/citation-style-language/schema/raw/master/csl-citation.json"} </w:instrText>
      </w:r>
      <w:r w:rsidR="00125CF4">
        <w:fldChar w:fldCharType="separate"/>
      </w:r>
      <w:r w:rsidR="00125CF4" w:rsidRPr="00125CF4">
        <w:rPr>
          <w:rFonts w:cs="Arial"/>
        </w:rPr>
        <w:t>(Coe, 2021)</w:t>
      </w:r>
      <w:r w:rsidR="00125CF4">
        <w:fldChar w:fldCharType="end"/>
      </w:r>
      <w:r w:rsidRPr="002F794A">
        <w:t>.</w:t>
      </w:r>
      <w:r w:rsidR="00125CF4">
        <w:t xml:space="preserve"> </w:t>
      </w:r>
    </w:p>
    <w:p w14:paraId="072D6754" w14:textId="0AD78765" w:rsidR="002F794A" w:rsidRPr="002F794A" w:rsidRDefault="002F794A" w:rsidP="002F794A">
      <w:r w:rsidRPr="002F794A">
        <w:t>Ghana fights health-related limitations through outreach programmes combined with public health campaigns and policy reform initiatives. Telemedicine services in remote areas receive enhancement through the joint efforts of the Community-Based Health Planning and Services (CHPS) initiative and mobile health (mHealth) programmes</w:t>
      </w:r>
      <w:r w:rsidR="00125CF4">
        <w:t xml:space="preserve"> </w:t>
      </w:r>
      <w:r w:rsidR="00125CF4">
        <w:fldChar w:fldCharType="begin"/>
      </w:r>
      <w:r w:rsidR="00125CF4">
        <w:instrText xml:space="preserve"> ADDIN ZOTERO_ITEM CSL_CITATION {"citationID":"6zC5aqHL","properties":{"formattedCitation":"(Drislane et al., 2014)","plainCitation":"(Drislane et al., 2014)","noteIndex":0},"citationItems":[{"id":728,"uris":["http://zotero.org/users/16378538/items/P7YQTTAE"],"itemData":{"id":728,"type":"article-journal","abstract":"Ghana is a developing country in West Africa with a population of about 25 million. Medical illnesses in Ghana overlap with those in developed countries, but infection, trauma, and women’s health problems are much more prominent. Medical practice in rural Africa faces extremely limited resources, a multiplicity of languages (hundreds in Ghana), and presentation of severe illnesses at later stages than seen elsewhere. Despite these limitations, Ghana has established a relatively successful national medical insurance system, and the quality of medical practice is high, at least where it is available. Ghana also has a well-established and sophisticated administrative structure for the supervision of medical education and accreditation, but it has proven very difficult to extend medical training to rural areas, where health care facilities are particularly short of personnel. Physicians are sorely needed in rural areas, but there are few because of the working conditions and financial limitations. Hospital wards and clinics are crowded; time per patient is limited. This article details some of the differences between medical practice in Ghana and that in wealthier countries and how it functions with very limited resources. It also introduces the medical education and training system in Ghana. The following article describes an attempt to establish and maintain a residency training program in General Medicine in a rural area of Ghana.","container-title":"The Yale Journal of Biology and Medicine","ISSN":"0044-0086","issue":"3","journalAbbreviation":"Yale J Biol Med","note":"PMID: 25191147\nPMCID: PMC4144286","page":"321-326","source":"PubMed Central","title":"The Medical System in Ghana","volume":"87","author":[{"family":"Drislane","given":"Frank W."},{"family":"Akpalu","given":"Albert"},{"family":"Wegdam","given":"Harry H.J."}],"issued":{"date-parts":[["2014",9,3]]}}}],"schema":"https://github.com/citation-style-language/schema/raw/master/csl-citation.json"} </w:instrText>
      </w:r>
      <w:r w:rsidR="00125CF4">
        <w:fldChar w:fldCharType="separate"/>
      </w:r>
      <w:r w:rsidR="00125CF4" w:rsidRPr="00125CF4">
        <w:rPr>
          <w:rFonts w:cs="Arial"/>
        </w:rPr>
        <w:t>(Drislane et al., 2014)</w:t>
      </w:r>
      <w:r w:rsidR="00125CF4">
        <w:fldChar w:fldCharType="end"/>
      </w:r>
      <w:r w:rsidRPr="002F794A">
        <w:t>. The government supports adolescent wellness through public health initiatives while Agenda 111 works to establish new district hospitals as part of efforts to reduce healthcare disparities between regions</w:t>
      </w:r>
      <w:r w:rsidR="00125CF4">
        <w:t xml:space="preserve"> </w:t>
      </w:r>
      <w:r w:rsidR="00125CF4">
        <w:fldChar w:fldCharType="begin"/>
      </w:r>
      <w:r w:rsidR="00DF74B9">
        <w:instrText xml:space="preserve"> ADDIN ZOTERO_ITEM CSL_CITATION {"citationID":"mhWxu9a2","properties":{"formattedCitation":"(WHO, 2019b)","plainCitation":"(WHO, 2019b)","noteIndex":0},"citationItems":[{"id":696,"uris":["http://zotero.org/users/16378538/items/9WHWVTCH"],"itemData":{"id":696,"type":"webpage","abstract":"Ghana’s government is striving to achieve Universal Health Coverage (UHC), yet financing issues remain a challenge. To address this issue, Ghana hosted a Health Financing Forum from 25 to 27 November 2019, under the theme, “Sustainable Health Financing for Universal Health Coverage (UHC).” To achieve UHC, Ghana has identified Primary Health Care (PHC) as one of the key strategies in implementing its National Roadmap for UHC. The purpose of the meeting was to identify priorities and actions for achieving sustainable financing for UHC, through the revision of the National Health Financing Strategy and Implementation Plan.","language":"en","title":"Global Action Plan Signatory Agencies back Ghana’s Health Financing Reforms","URL":"https://www.who.int/news-room/feature-stories/detail/global-action-plan-signatory-agencies-back-ghana-s-health-financing-reforms","author":[{"family":"WHO","given":""}],"accessed":{"date-parts":[["2025",2,15]]},"issued":{"date-parts":[["2019",12,20]]}}}],"schema":"https://github.com/citation-style-language/schema/raw/master/csl-citation.json"} </w:instrText>
      </w:r>
      <w:r w:rsidR="00125CF4">
        <w:fldChar w:fldCharType="separate"/>
      </w:r>
      <w:r w:rsidR="00DF74B9" w:rsidRPr="00DF74B9">
        <w:rPr>
          <w:rFonts w:cs="Arial"/>
        </w:rPr>
        <w:t>(WHO, 2019b)</w:t>
      </w:r>
      <w:r w:rsidR="00125CF4">
        <w:fldChar w:fldCharType="end"/>
      </w:r>
      <w:r w:rsidRPr="002F794A">
        <w:t>. The National Health Insurance Scheme is currently reviewing reform measures to extend coverage to vulnerable populations to enhance healthcare access equity</w:t>
      </w:r>
      <w:r w:rsidR="00125CF4">
        <w:t xml:space="preserve"> </w:t>
      </w:r>
      <w:r w:rsidR="00125CF4">
        <w:fldChar w:fldCharType="begin"/>
      </w:r>
      <w:r w:rsidR="00125CF4">
        <w:instrText xml:space="preserve"> ADDIN ZOTERO_ITEM CSL_CITATION {"citationID":"yeJ4QL7w","properties":{"formattedCitation":"(Baldholm, 2024)","plainCitation":"(Baldholm, 2024)","noteIndex":0},"citationItems":[{"id":725,"uris":["http://zotero.org/users/16378538/items/SLUFUE3H"],"itemData":{"id":725,"type":"chapter","title":"Ghanaian Healthcare Research adn Refelction","author":[{"family":"Baldholm","given":"Alexander"}],"issued":{"date-parts":[["2024"]]}}}],"schema":"https://github.com/citation-style-language/schema/raw/master/csl-citation.json"} </w:instrText>
      </w:r>
      <w:r w:rsidR="00125CF4">
        <w:fldChar w:fldCharType="separate"/>
      </w:r>
      <w:r w:rsidR="00125CF4" w:rsidRPr="00125CF4">
        <w:rPr>
          <w:rFonts w:cs="Arial"/>
        </w:rPr>
        <w:t>(</w:t>
      </w:r>
      <w:proofErr w:type="spellStart"/>
      <w:r w:rsidR="00125CF4" w:rsidRPr="00125CF4">
        <w:rPr>
          <w:rFonts w:cs="Arial"/>
        </w:rPr>
        <w:t>Baldholm</w:t>
      </w:r>
      <w:proofErr w:type="spellEnd"/>
      <w:r w:rsidR="00125CF4" w:rsidRPr="00125CF4">
        <w:rPr>
          <w:rFonts w:cs="Arial"/>
        </w:rPr>
        <w:t>, 2024)</w:t>
      </w:r>
      <w:r w:rsidR="00125CF4">
        <w:fldChar w:fldCharType="end"/>
      </w:r>
      <w:r w:rsidRPr="002F794A">
        <w:t>.</w:t>
      </w:r>
    </w:p>
    <w:p w14:paraId="371EC989" w14:textId="77777777" w:rsidR="00473EF3" w:rsidRPr="002F794A" w:rsidRDefault="00473EF3" w:rsidP="002A4056"/>
    <w:p w14:paraId="466CE4B0" w14:textId="65445365" w:rsidR="00296592" w:rsidRPr="002F794A" w:rsidRDefault="00296592" w:rsidP="00296592">
      <w:pPr>
        <w:pStyle w:val="Heading1"/>
      </w:pPr>
      <w:r w:rsidRPr="002F794A">
        <w:lastRenderedPageBreak/>
        <w:t>4. Different Areas of Specialism within Health and Social Care</w:t>
      </w:r>
    </w:p>
    <w:p w14:paraId="7CCD4931" w14:textId="7468E05C" w:rsidR="00296592" w:rsidRPr="002F794A" w:rsidRDefault="00296592" w:rsidP="00296592">
      <w:pPr>
        <w:pStyle w:val="Heading2"/>
      </w:pPr>
      <w:r w:rsidRPr="002F794A">
        <w:t>4.1 Specialist Areas within Health and Social Care</w:t>
      </w:r>
    </w:p>
    <w:p w14:paraId="24C71B08" w14:textId="675FF5A6" w:rsidR="002F794A" w:rsidRPr="002F794A" w:rsidRDefault="002F794A" w:rsidP="002F794A">
      <w:r w:rsidRPr="002F794A">
        <w:t>Specialist areas in Ghana’s health and social care system service people at different points throughout their lives. Paediatrics serves as a fundamental healthcare discipline that addresses neonatal and perinatal medicine as well as paediatric cardiology together with oncology and adolescent medicine</w:t>
      </w:r>
      <w:r w:rsidR="00DF74B9">
        <w:t xml:space="preserve"> </w:t>
      </w:r>
      <w:r w:rsidR="00DF74B9">
        <w:fldChar w:fldCharType="begin"/>
      </w:r>
      <w:r w:rsidR="00DF74B9">
        <w:instrText xml:space="preserve"> ADDIN ZOTERO_ITEM CSL_CITATION {"citationID":"aRA6E9T6","properties":{"formattedCitation":"(Baatiema et al., 2016)","plainCitation":"(Baatiema et al., 2016)","noteIndex":0},"citationItems":[{"id":781,"uris":["http://zotero.org/users/16378538/items/UU7KT67S"],"itemData":{"id":781,"type":"webpage","abstract":"From the 1970s to the 1990s, the WHO, United Nations and other agencies mooted the idea of formally training and recognising community health workers (CHWs) to complement efforts to improve primary healthcare delivery in low and middle income countries. Recently, CHWs have been recognised as important players in the achievement of the health-related Millennium Development Goals (MDGs). Despite this recognition, little understanding exists in Ghana about the activities of CHWs: who they are; how they are recruited; what they do; level of health policy support; contribution to healthcare delivery and the challenges they face. Based on a rapid scoping review of the existing literature, and our experience working in Ghana, this paper reflects on the role of CHWs in healthcare delivery in Ghana. We argue that CHWs have played critical roles in improving health service delivery and outcomes, including guinea worm eradication, expanded immunisation coverage, maternal and child health, and HIV/AIDS treatment and management. However, these achievements notwithstanding, CHWs face challenges which prevent them from being optimally productive, including capacity problems, neglect by the healthcare system, high attrition rates and inadequate supervision. Policymakers in Ghana therefore need to give increased attention to CHWs, provide remuneration for their activities, create career opportunities and other means of motivations to boost their productivity and sustain gains associated with their activities.","title":"Community health workers in Ghana: the need for greater policy attention | BMJ Global Health","URL":"https://gh.bmj.com/content/1/4/e000141","author":[{"family":"Baatiema","given":"Leaonard"},{"family":"Sumah","given":"Anthony"},{"family":"Tang","given":"Prosper"},{"family":"Ganle","given":"John"}],"accessed":{"date-parts":[["2025",2,16]]},"issued":{"date-parts":[["2016",12,2]]}}}],"schema":"https://github.com/citation-style-language/schema/raw/master/csl-citation.json"} </w:instrText>
      </w:r>
      <w:r w:rsidR="00DF74B9">
        <w:fldChar w:fldCharType="separate"/>
      </w:r>
      <w:r w:rsidR="00DF74B9" w:rsidRPr="00DF74B9">
        <w:rPr>
          <w:rFonts w:cs="Arial"/>
        </w:rPr>
        <w:t>(Baatiema et al., 2016)</w:t>
      </w:r>
      <w:r w:rsidR="00DF74B9">
        <w:fldChar w:fldCharType="end"/>
      </w:r>
      <w:r w:rsidRPr="002F794A">
        <w:t>. The paediatric services at Korle Bu Teaching Hospital and Komfo Anokye Teaching Hospital offer robust child medical care that includes both specialised surgeries and treatment programmes</w:t>
      </w:r>
      <w:r w:rsidR="00DF74B9">
        <w:t xml:space="preserve"> </w:t>
      </w:r>
      <w:r w:rsidR="00DF74B9">
        <w:fldChar w:fldCharType="begin"/>
      </w:r>
      <w:r w:rsidR="00DF74B9">
        <w:instrText xml:space="preserve"> ADDIN ZOTERO_ITEM CSL_CITATION {"citationID":"FwV2mrjr","properties":{"formattedCitation":"(Ministry of Health, 2024)","plainCitation":"(Ministry of Health, 2024)","noteIndex":0},"citationItems":[{"id":717,"uris":["http://zotero.org/users/16378538/items/25I636G3"],"itemData":{"id":717,"type":"book","title":"MEDIUM TERM  EXPENDITURE  FRAMEWORK (MTEF)  FOR  2024-2027","author":[{"family":"Ministry of Health","given":""}],"issued":{"date-parts":[["2024"]]}}}],"schema":"https://github.com/citation-style-language/schema/raw/master/csl-citation.json"} </w:instrText>
      </w:r>
      <w:r w:rsidR="00DF74B9">
        <w:fldChar w:fldCharType="separate"/>
      </w:r>
      <w:r w:rsidR="00DF74B9" w:rsidRPr="00DF74B9">
        <w:rPr>
          <w:rFonts w:cs="Arial"/>
        </w:rPr>
        <w:t>(Ministry of Health, 2024)</w:t>
      </w:r>
      <w:r w:rsidR="00DF74B9">
        <w:fldChar w:fldCharType="end"/>
      </w:r>
      <w:r w:rsidRPr="002F794A">
        <w:t>. Through the Community-Based Health Planning and Services (CHPS) initiative, paediatric healthcare services are incorporated into primary health centres, making immunisations, nutritional support and disease prevention available to communities across the nation</w:t>
      </w:r>
      <w:r w:rsidR="00DF74B9">
        <w:t xml:space="preserve"> </w:t>
      </w:r>
      <w:r w:rsidR="00DF74B9">
        <w:fldChar w:fldCharType="begin"/>
      </w:r>
      <w:r w:rsidR="00DF74B9">
        <w:instrText xml:space="preserve"> ADDIN ZOTERO_ITEM CSL_CITATION {"citationID":"s7va4Rnj","properties":{"formattedCitation":"(Adusei et al., 2024)","plainCitation":"(Adusei et al., 2024)","noteIndex":0},"citationItems":[{"id":671,"uris":["http://zotero.org/users/16378538/items/HYURV3VK"],"itemData":{"id":671,"type":"article-journal","abstract":"Introduction\nGhana established Community-based Health Planning and Services (CHPS) as the primary point of contact for primary healthcare in 1999. CHPS has since emerged as the country’s primary strategy for providing close-to-client healthcare delivery, with numerous positive health outcomes recorded as a result of its implementation. There is, however currently a paucity of systematic reviews of the literature on CHPS. The purpose of this study was not only to investigate dominant trends and research themes in Community-based Health Planning and Services, but also to track the evolution of the CHPS intervention from its inception to the present.\n\nMethod\nWe adopted a systematic review approach for selected articles that were searched on Google Scholar, PubMed, and Scopus databases. The study was conducted and guided by the Preferred Reporting Items for Systematic Reviews and Meta-Analyses (PRISMA) guideline. We then applied a reflexive thematic analysis approach in synthesizing the results.\n\nResults\nThe search resulted in 127 articles of which 59 were included in the final review. Twenty (20) papers targeted the national level, eighteen (18) for the regional level, sixteen (16) for the district level, two (2) for the sub-district level, and three (3) papers targeted the community. The years 2017 and 2019 were recorded to be the years with the highest number of publications on CHPS in Ghana.\n\nConclusion\nCommunity-based Health Planning and Services (CHPS) is an effective tool in addressing barriers and challenges to accessing quality and affordable health care causing significant effects on health. It provides close-to-client healthcare delivery in the community.","container-title":"Frontiers in Public Health","DOI":"10.3389/fpubh.2024.1337803","ISSN":"2296-2565","journalAbbreviation":"Front Public Health","note":"PMID: 38504682\nPMCID: PMC10948426","page":"1337803","source":"PubMed Central","title":"Community-based Health Planning and Services programme in Ghana: a systematic review","title-short":"Community-based Health Planning and Services programme in Ghana","volume":"12","author":[{"family":"Adusei","given":"Abena Boahemaa"},{"family":"Bour","given":"Helen"},{"family":"Amu","given":"Hubert"},{"family":"Afriyie","given":"Augustine"}],"issued":{"date-parts":[["2024",3,5]]}}}],"schema":"https://github.com/citation-style-language/schema/raw/master/csl-citation.json"} </w:instrText>
      </w:r>
      <w:r w:rsidR="00DF74B9">
        <w:fldChar w:fldCharType="separate"/>
      </w:r>
      <w:r w:rsidR="00DF74B9" w:rsidRPr="00DF74B9">
        <w:rPr>
          <w:rFonts w:cs="Arial"/>
        </w:rPr>
        <w:t>(Adusei et al., 2024)</w:t>
      </w:r>
      <w:r w:rsidR="00DF74B9">
        <w:fldChar w:fldCharType="end"/>
      </w:r>
      <w:r w:rsidRPr="002F794A">
        <w:t>.</w:t>
      </w:r>
    </w:p>
    <w:p w14:paraId="0564B589" w14:textId="486018B2" w:rsidR="002F794A" w:rsidRPr="002F794A" w:rsidRDefault="002F794A" w:rsidP="002F794A">
      <w:r w:rsidRPr="002F794A">
        <w:t>Geriatric care provides medical attention to older adults through three essential aspects, which include managing chronic diseases and post-treatment recovery and end-of-life support</w:t>
      </w:r>
      <w:r w:rsidR="00DF74B9">
        <w:t xml:space="preserve"> </w:t>
      </w:r>
      <w:r w:rsidR="00DF74B9">
        <w:fldChar w:fldCharType="begin"/>
      </w:r>
      <w:r w:rsidR="007A4490">
        <w:instrText xml:space="preserve"> ADDIN ZOTERO_ITEM CSL_CITATION {"citationID":"lqXUlY87","properties":{"formattedCitation":"(WHO, 2023b)","plainCitation":"(WHO, 2023b)","noteIndex":0},"citationItems":[{"id":791,"uris":["http://zotero.org/users/16378538/items/9J2BKU7T"],"itemData":{"id":79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Developing human resource for health in Ghana | WHO | Regional Office for Africa","URL":"https://www.afro.who.int/news/developing-human-resource-health-ghana","author":[{"family":"WHO","given":""}],"accessed":{"date-parts":[["2025",2,16]]},"issued":{"date-parts":[["2023",9,18]]}}}],"schema":"https://github.com/citation-style-language/schema/raw/master/csl-citation.json"} </w:instrText>
      </w:r>
      <w:r w:rsidR="00DF74B9">
        <w:fldChar w:fldCharType="separate"/>
      </w:r>
      <w:r w:rsidR="007A4490" w:rsidRPr="007A4490">
        <w:rPr>
          <w:rFonts w:cs="Arial"/>
        </w:rPr>
        <w:t>(WHO, 2023b)</w:t>
      </w:r>
      <w:r w:rsidR="00DF74B9">
        <w:fldChar w:fldCharType="end"/>
      </w:r>
      <w:r w:rsidRPr="002F794A">
        <w:t>. The lack of institutional care facilities leads to community-based initiatives becoming the major providers who deliver essential wellness services. Multiple fields within mental health services include child and adolescent psychiatry together with maternal mental health and addiction psychiatry services</w:t>
      </w:r>
      <w:r w:rsidR="00DF74B9">
        <w:t xml:space="preserve"> </w:t>
      </w:r>
      <w:r w:rsidR="00DF74B9">
        <w:fldChar w:fldCharType="begin"/>
      </w:r>
      <w:r w:rsidR="00DF74B9">
        <w:instrText xml:space="preserve"> ADDIN ZOTERO_ITEM CSL_CITATION {"citationID":"y2UKyAc2","properties":{"formattedCitation":"(International Trade Administration, 2022)","plainCitation":"(International Trade Administration, 2022)","noteIndex":0},"citationItems":[{"id":767,"uris":["http://zotero.org/users/16378538/items/HZDDMVPJ"],"itemData":{"id":767,"type":"webpage","abstract":"This is a best prospect industry sector for this country. Includes a market overview and trade data.","language":"en","title":"Ghana - Healthcare","URL":"https://www.trade.gov/country-commercial-guides/ghana-healthcare","author":[{"family":"International Trade Administration","given":""}],"accessed":{"date-parts":[["2025",2,16]]},"issued":{"date-parts":[["2022",7,22]]}}}],"schema":"https://github.com/citation-style-language/schema/raw/master/csl-citation.json"} </w:instrText>
      </w:r>
      <w:r w:rsidR="00DF74B9">
        <w:fldChar w:fldCharType="separate"/>
      </w:r>
      <w:r w:rsidR="00DF74B9" w:rsidRPr="00DF74B9">
        <w:rPr>
          <w:rFonts w:cs="Arial"/>
        </w:rPr>
        <w:t>(International Trade Administration, 2022)</w:t>
      </w:r>
      <w:r w:rsidR="00DF74B9">
        <w:fldChar w:fldCharType="end"/>
      </w:r>
      <w:r w:rsidRPr="002F794A">
        <w:t>. Accra Psychiatric Hospital maintains psychiatric care facilities while community mental health programmes help reach more people in the community</w:t>
      </w:r>
      <w:r w:rsidR="00DF74B9">
        <w:t xml:space="preserve"> </w:t>
      </w:r>
      <w:r w:rsidR="00DF74B9">
        <w:fldChar w:fldCharType="begin"/>
      </w:r>
      <w:r w:rsidR="00DF74B9">
        <w:instrText xml:space="preserve"> ADDIN ZOTERO_ITEM CSL_CITATION {"citationID":"rtxRd3mD","properties":{"formattedCitation":"(Escribano-Ferrer et al., 2016)","plainCitation":"(Escribano-Ferrer et al., 2016)","noteIndex":0},"citationItems":[{"id":691,"uris":["http://zotero.org/users/16378538/items/3HCHEMKS"],"itemData":{"id":691,"type":"article-journal","abstract":"Background\nGhana has made major strides in improving access to health services. Despite these improvements, Ghana did not meet the Millennium Development Goals 4 and 5. Quality of care is a major factor that could explain this shortfall.\n\nObjective\nTo understand current practice and to identify needs in the area of quality of care in Ghana for improving health outcomes and to guide the National Institute for Health and Care Excellence (NICE) in supporting the care quality improvement efforts in Ghana.\n\nMethods\nThe directory of existing standards, guidelines and protocols of the Ghana Health Service was reviewed and sixteen in-depth interviews were conducted to identify interventions that addressed quality of care. Additional information was obtained during a NICE scoping visit to Accra followed by a study tour of Ghanaian stakeholders to NICE and to the National Health Service.\n\nResults\nSince 1988, 489 policy interventions have been identified that address quality of care. Among them, the development of health protocols and guidelines were the most frequent interventions (n=150), followed by health policies and strategies (n=106); interventions related to health information (n=77); development of training manuals and staff training (n=69); development of regulations (n=38) and interventions related to organisation of services (n=15).\n\nConclusions\nGhana has made significant efforts in developing guidelines, policies and conducting in-service training. Supervision, monitoring and evaluation have also received attention. However, less effort has been made in developing processes and systems and involving communities and service users. Some recommendations were made to guide the future work on quality of care.\n\nFunding\nRockefeller Foundation","container-title":"Ghana Medical Journal","ISSN":"0016-9560","issue":"4","journalAbbreviation":"Ghana Med J","note":"PMID: 28579630\nPMCID: PMC5443676","page":"238-247","source":"PubMed Central","title":"Quality of Health Care in Ghana: Mapping of Interventions and the Way Forward","title-short":"Quality of Health Care in Ghana","volume":"50","author":[{"family":"Escribano-Ferrer","given":"Blanca"},{"family":"Cluzeau","given":"Francoise"},{"family":"Cutler","given":"Derek"},{"family":"Akufo","given":"Christiana"},{"family":"Chalkidou","given":"Kalipso"}],"issued":{"date-parts":[["2016",12]]}}}],"schema":"https://github.com/citation-style-language/schema/raw/master/csl-citation.json"} </w:instrText>
      </w:r>
      <w:r w:rsidR="00DF74B9">
        <w:fldChar w:fldCharType="separate"/>
      </w:r>
      <w:r w:rsidR="00DF74B9" w:rsidRPr="00DF74B9">
        <w:rPr>
          <w:rFonts w:cs="Arial"/>
        </w:rPr>
        <w:t>(Escribano-Ferrer et al., 2016)</w:t>
      </w:r>
      <w:r w:rsidR="00DF74B9">
        <w:fldChar w:fldCharType="end"/>
      </w:r>
      <w:r w:rsidRPr="002F794A">
        <w:t>.</w:t>
      </w:r>
    </w:p>
    <w:p w14:paraId="03950205" w14:textId="74D13C90" w:rsidR="002F794A" w:rsidRPr="002F794A" w:rsidRDefault="002F794A" w:rsidP="002F794A">
      <w:r w:rsidRPr="002F794A">
        <w:t>Healthcare functions best with social work intervention, as it helps people and families handle their health-related social difficulties</w:t>
      </w:r>
      <w:r w:rsidR="00DF74B9">
        <w:t xml:space="preserve"> </w:t>
      </w:r>
      <w:r w:rsidR="00DF74B9">
        <w:fldChar w:fldCharType="begin"/>
      </w:r>
      <w:r w:rsidR="00DF74B9">
        <w:instrText xml:space="preserve"> ADDIN ZOTERO_ITEM CSL_CITATION {"citationID":"sflKk6XN","properties":{"formattedCitation":"(Wahab &amp; Hassan, 2025)","plainCitation":"(Wahab &amp; Hassan, 2025)","noteIndex":0},"citationItems":[{"id":769,"uris":["http://zotero.org/users/16378538/items/888VM63T"],"itemData":{"id":769,"type":"entry-encyclopedia","abstract":"Healthcare in Ghana is mostly provided by the national government, and less than 5% of GDP is spent on healthcare. The healthcare system still has challenges with access, especially in rural areas not near public hospitals.\nHistorically, the healthcare system has gone through several major periods, pre and post-colonial. In the precolonial period traditional priests, clerics, and herbalists were the primary care givers, offering advice. The use of traditional healers persists mostly in rural regions of Ghana.\nThe post-colonial period marks the beginning of government intervention on behalf of healthcare through a variety of policies on different government regimes. Interventions were plagued with inadequate performance and rising costs for consumers. These policies culminate to the implementation of the National Health Insurance Scheme (NHIS). The NHIS is currently serves people in both the formal and informal employment sectors and seeks to increase access to healthcare for all Ghanaians. While NHIS is still in use, its performance and problems are studied by researchers to identify needed areas of reform.","container-title":"Wikipedia","language":"en","license":"Creative Commons Attribution-ShareAlike License","note":"Page Version ID: 1272031855","source":"Wikipedia","title":"Healthcare in Ghana","URL":"https://en.wikipedia.org/w/index.php?title=Healthcare_in_Ghana&amp;oldid=1272031855","author":[{"family":"Wahab","given":""},{"family":"Hassan","given":""}],"accessed":{"date-parts":[["2025",2,16]]},"issued":{"date-parts":[["2025",1,26]]}}}],"schema":"https://github.com/citation-style-language/schema/raw/master/csl-citation.json"} </w:instrText>
      </w:r>
      <w:r w:rsidR="00DF74B9">
        <w:fldChar w:fldCharType="separate"/>
      </w:r>
      <w:r w:rsidR="00DF74B9" w:rsidRPr="00DF74B9">
        <w:rPr>
          <w:rFonts w:cs="Arial"/>
        </w:rPr>
        <w:t>(Wahab &amp; Hassan, 2025)</w:t>
      </w:r>
      <w:r w:rsidR="00DF74B9">
        <w:fldChar w:fldCharType="end"/>
      </w:r>
      <w:r w:rsidRPr="002F794A">
        <w:t>. Hospitals and social service programmes unite child welfare care with family support and community development solutions to provide complete care. BasicNeeds-Ghana, together with the Livelihood Empowerment Against Poverty (LEAP) government programme, makes important contributions to social work activities</w:t>
      </w:r>
      <w:r w:rsidR="00DF74B9">
        <w:fldChar w:fldCharType="begin"/>
      </w:r>
      <w:r w:rsidR="00DF74B9">
        <w:instrText xml:space="preserve"> ADDIN ZOTERO_ITEM CSL_CITATION {"citationID":"yAlO6Zvt","properties":{"formattedCitation":"(Asamani et al., 2021)","plainCitation":"(Asamani et al., 2021)","noteIndex":0},"citationItems":[{"id":783,"uris":["http://zotero.org/users/16378538/items/XNR59SNQ"],"itemData":{"id":783,"type":"article-journal","abstract":"Background\nThe health workforce (HWF) is critical in developing responsive health systems to address population health needs and respond to health emergencies, but defective planning have arguably resulted in underinvestment in health professions education and decent employment. Primary Health Care (PHC) has been the anchor of Ghana’s health system. As Ghana’s population increases and the disease burden doubles, it is imperative to estimate the potential supply and need for health professionals; and the level of investment in health professions education and employment that will be necessary to avert any mismatches.\n\nMethods\nUsing a need-based health workforce planning framework, we triangulated data from multiple sources and systematically applied a previously published Microsoft® Excel-based model to conduct a fifteen-year projection of the HWF supply, needs, gaps and training requirements in the context of primary health care in Ghana.\n\nResults\nThe projections show that based on the population (size and demographics), disease burden, the package of health services and the professional standards for delivering those services, Ghana needed about 221,593 health professionals across eleven categories in primary health care in 2020. At a rate of change between 3.2% and 10.7% (average: 5.5%) per annum, the aggregate need for health professionals is likely to reach 495,273 by 2035. By comparison, the current (2020) stock is estimated to grow from 148,390 to about 333,770 by 2035 at an average growth rate of 5.6%. The health professional’s stock is projected to meet 67% of the need but with huge supply imbalances. Specifically, the supply of six out of the 11 health professionals (~54.5%) cannot meet even 50% of the needs by 2035, but Midwives could potentially be overproduced by 32% in 2030.\n\nConclusion\nFuture health workforce strategy should endeavour to increase the intake of Pharmacy Technicians by more than seven-fold; General Practitioners by 110%; Registered general Nurses by 55% whilst Midwives scaled down by 15%. About US$ 480.39 million investment is required in health professions education to correct the need versus supply mismatches. By 2035, US$ 2.374 billion must be planned for the employment of those that would have to be trained to fill the need-based shortages and for sustaining the employment of those currently available.","container-title":"PLoS ONE","DOI":"10.1371/journal.pone.0257957","ISSN":"1932-6203","issue":"9","journalAbbreviation":"PLoS One","note":"PMID: 34582504\nPMCID: PMC8478216","page":"e0257957","source":"PubMed Central","title":"Modelling the supply and need for health professionals for primary health care in Ghana: Implications for health professions education and employment planning","title-short":"Modelling the supply and need for health professionals for primary health care in Ghana","volume":"16","author":[{"family":"Asamani","given":"James Avoka"},{"family":"Christmals","given":"Christmal Dela"},{"family":"Reitsma","given":"Gerda Marie"}],"issued":{"date-parts":[["2021",9,28]]}}}],"schema":"https://github.com/citation-style-language/schema/raw/master/csl-citation.json"} </w:instrText>
      </w:r>
      <w:r w:rsidR="00DF74B9">
        <w:fldChar w:fldCharType="separate"/>
      </w:r>
      <w:r w:rsidR="00DF74B9" w:rsidRPr="00DF74B9">
        <w:rPr>
          <w:rFonts w:cs="Arial"/>
        </w:rPr>
        <w:t>(</w:t>
      </w:r>
      <w:proofErr w:type="spellStart"/>
      <w:r w:rsidR="00DF74B9" w:rsidRPr="00DF74B9">
        <w:rPr>
          <w:rFonts w:cs="Arial"/>
        </w:rPr>
        <w:t>Asamani</w:t>
      </w:r>
      <w:proofErr w:type="spellEnd"/>
      <w:r w:rsidR="00DF74B9" w:rsidRPr="00DF74B9">
        <w:rPr>
          <w:rFonts w:cs="Arial"/>
        </w:rPr>
        <w:t xml:space="preserve"> et al., 2021)</w:t>
      </w:r>
      <w:r w:rsidR="00DF74B9">
        <w:fldChar w:fldCharType="end"/>
      </w:r>
      <w:r w:rsidRPr="002F794A">
        <w:t>.</w:t>
      </w:r>
    </w:p>
    <w:p w14:paraId="19CE2F53" w14:textId="3402FA0A" w:rsidR="002F794A" w:rsidRPr="002F794A" w:rsidRDefault="002F794A" w:rsidP="002F794A">
      <w:r w:rsidRPr="002F794A">
        <w:t>Maternity and obstetric services encompass maternal-foetal medicine, reproductive health, and gynaecological oncology</w:t>
      </w:r>
      <w:r w:rsidR="00DF74B9">
        <w:t xml:space="preserve"> </w:t>
      </w:r>
      <w:r w:rsidR="00DF74B9">
        <w:fldChar w:fldCharType="begin"/>
      </w:r>
      <w:r w:rsidR="00DF74B9">
        <w:instrText xml:space="preserve"> ADDIN ZOTERO_ITEM CSL_CITATION {"citationID":"hcc2GYxw","properties":{"formattedCitation":"(WHO, 2019a)","plainCitation":"(WHO, 2019a)","noteIndex":0},"citationItems":[{"id":803,"uris":["http://zotero.org/users/16378538/items/F5UXR4M2"],"itemData":{"id":803,"type":"webpage","language":"en","title":"Ghana Food and Drugs Authority","URL":"https://www.who.int/teams/regulation-prequalification/regulation-and-safety/pharmacovigilance/networks/vaccine-safety-net/vsn-members/ghana-food-and-drugs-authority","author":[{"family":"WHO","given":""}],"accessed":{"date-parts":[["2025",2,16]]},"issued":{"date-parts":[["2019"]]}}}],"schema":"https://github.com/citation-style-language/schema/raw/master/csl-citation.json"} </w:instrText>
      </w:r>
      <w:r w:rsidR="00DF74B9">
        <w:fldChar w:fldCharType="separate"/>
      </w:r>
      <w:r w:rsidR="00DF74B9" w:rsidRPr="00DF74B9">
        <w:rPr>
          <w:rFonts w:cs="Arial"/>
        </w:rPr>
        <w:t>(WHO, 2019a)</w:t>
      </w:r>
      <w:r w:rsidR="00DF74B9">
        <w:fldChar w:fldCharType="end"/>
      </w:r>
      <w:r w:rsidRPr="002F794A">
        <w:t xml:space="preserve">. The medical facilities inside CHPS </w:t>
      </w:r>
      <w:r w:rsidRPr="002F794A">
        <w:lastRenderedPageBreak/>
        <w:t>compounds feature integrated maternal health clinics that deliver complete antenatal and delivery care alongside postnatal services for patients</w:t>
      </w:r>
      <w:r w:rsidR="00DF74B9">
        <w:t xml:space="preserve"> </w:t>
      </w:r>
      <w:r w:rsidR="00DF74B9">
        <w:fldChar w:fldCharType="begin"/>
      </w:r>
      <w:r w:rsidR="00DF74B9">
        <w:instrText xml:space="preserve"> ADDIN ZOTERO_ITEM CSL_CITATION {"citationID":"Yx9S9Y99","properties":{"formattedCitation":"(Amenga-Etengo, 2022)","plainCitation":"(Amenga-Etengo, 2022)","noteIndex":0},"citationItems":[{"id":796,"uris":["http://zotero.org/users/16378538/items/TYDYE4HC"],"itemData":{"id":796,"type":"webpage","title":"Improving health regulation in Ghana | Results for Development","URL":"https://r4d.org/blog/improving-health-regulation-in-ghana/","author":[{"family":"Amenga-Etengo","given":"Isaac"}],"accessed":{"date-parts":[["2025",2,16]]},"issued":{"date-parts":[["2022",9,26]]}}}],"schema":"https://github.com/citation-style-language/schema/raw/master/csl-citation.json"} </w:instrText>
      </w:r>
      <w:r w:rsidR="00DF74B9">
        <w:fldChar w:fldCharType="separate"/>
      </w:r>
      <w:r w:rsidR="00DF74B9" w:rsidRPr="00DF74B9">
        <w:rPr>
          <w:rFonts w:cs="Arial"/>
        </w:rPr>
        <w:t>(Amenga-</w:t>
      </w:r>
      <w:proofErr w:type="spellStart"/>
      <w:r w:rsidR="00DF74B9" w:rsidRPr="00DF74B9">
        <w:rPr>
          <w:rFonts w:cs="Arial"/>
        </w:rPr>
        <w:t>Etengo</w:t>
      </w:r>
      <w:proofErr w:type="spellEnd"/>
      <w:r w:rsidR="00DF74B9" w:rsidRPr="00DF74B9">
        <w:rPr>
          <w:rFonts w:cs="Arial"/>
        </w:rPr>
        <w:t>, 2022)</w:t>
      </w:r>
      <w:r w:rsidR="00DF74B9">
        <w:fldChar w:fldCharType="end"/>
      </w:r>
      <w:r w:rsidRPr="002F794A">
        <w:t>. Specialist medical areas contribute together to strengthen Ghana’s healthcare system and provide focused care for different population groups.</w:t>
      </w:r>
    </w:p>
    <w:p w14:paraId="1CE9EE02" w14:textId="5AA22765" w:rsidR="00296592" w:rsidRPr="002F794A" w:rsidRDefault="00296592" w:rsidP="002F794A">
      <w:pPr>
        <w:pStyle w:val="Heading2"/>
      </w:pPr>
      <w:r w:rsidRPr="002F794A">
        <w:t>4.2 Health and Social Care Professions</w:t>
      </w:r>
    </w:p>
    <w:p w14:paraId="597B5F22" w14:textId="73488434" w:rsidR="002F794A" w:rsidRPr="002F794A" w:rsidRDefault="002F794A" w:rsidP="002F794A">
      <w:r w:rsidRPr="002F794A">
        <w:t>The health and social care sector of Ghana contains a diverse range of medical practitioners who deliver essential healthcare services to help protect community well-being. Medical staff lead patient care by recognising diseases through diagnosis and prescribing medications while executing surgical procedures at hospitals and clinics</w:t>
      </w:r>
      <w:r w:rsidR="00DF74B9">
        <w:t xml:space="preserve"> </w:t>
      </w:r>
      <w:r w:rsidR="00DF74B9">
        <w:fldChar w:fldCharType="begin"/>
      </w:r>
      <w:r w:rsidR="00DF74B9">
        <w:instrText xml:space="preserve"> ADDIN ZOTERO_ITEM CSL_CITATION {"citationID":"jsiIlQ0A","properties":{"formattedCitation":"(Ministry of Health, 2025)","plainCitation":"(Ministry of Health, 2025)","noteIndex":0},"citationItems":[{"id":670,"uris":["http://zotero.org/users/16378538/items/4HA8RQNK"],"itemData":{"id":670,"type":"post-weblog","abstract":"The Ghana Health Service (GHS) is a Ghanaian government body established in 1996 as part of the Health Sector Reform of Ghana. The Health Service is under the Ministry of Health. The Health service primarily administrates the health services provided by the government and in implementing government policies on healthcare. History The Ghana Health Service …","container-title":"Ministry Of Health","language":"en-US","title":"Ghana Health Service","URL":"https://www.moh.gov.gh/ghana-health-service/","author":[{"family":"Ministry of Health","given":""}],"accessed":{"date-parts":[["2025",2,15]]},"issued":{"date-parts":[["2025"]]}}}],"schema":"https://github.com/citation-style-language/schema/raw/master/csl-citation.json"} </w:instrText>
      </w:r>
      <w:r w:rsidR="00DF74B9">
        <w:fldChar w:fldCharType="separate"/>
      </w:r>
      <w:r w:rsidR="00DF74B9" w:rsidRPr="00DF74B9">
        <w:rPr>
          <w:rFonts w:cs="Arial"/>
        </w:rPr>
        <w:t>(Ministry of Health, 2025)</w:t>
      </w:r>
      <w:r w:rsidR="00DF74B9">
        <w:fldChar w:fldCharType="end"/>
      </w:r>
      <w:r w:rsidRPr="002F794A">
        <w:t>. Medical professionals focus on paediatric, cardiac and internal medicine fields to provide expert treatment to their patients</w:t>
      </w:r>
      <w:r w:rsidR="00DF74B9">
        <w:t xml:space="preserve"> </w:t>
      </w:r>
      <w:r w:rsidR="00DF74B9">
        <w:fldChar w:fldCharType="begin"/>
      </w:r>
      <w:r w:rsidR="00DF74B9">
        <w:instrText xml:space="preserve"> ADDIN ZOTERO_ITEM CSL_CITATION {"citationID":"XUsiNkib","properties":{"formattedCitation":"(Ministry of Health, 2020)","plainCitation":"(Ministry of Health, 2020)","noteIndex":0},"citationItems":[{"id":708,"uris":["http://zotero.org/users/16378538/items/J2HCFCYD"],"itemData":{"id":708,"type":"book","title":"National Health Policy:  Ensuring healthy lives for all","author":[{"family":"Ministry of Health","given":"Ghana"}],"issued":{"date-parts":[["2020",1]]}}}],"schema":"https://github.com/citation-style-language/schema/raw/master/csl-citation.json"} </w:instrText>
      </w:r>
      <w:r w:rsidR="00DF74B9">
        <w:fldChar w:fldCharType="separate"/>
      </w:r>
      <w:r w:rsidR="00DF74B9" w:rsidRPr="00DF74B9">
        <w:rPr>
          <w:rFonts w:cs="Arial"/>
        </w:rPr>
        <w:t>(Ministry of Health, 2020)</w:t>
      </w:r>
      <w:r w:rsidR="00DF74B9">
        <w:fldChar w:fldCharType="end"/>
      </w:r>
      <w:r w:rsidRPr="002F794A">
        <w:t>. Direct patient treatment comes from both RNs and nurses-midwives who give medication and observe patient conditions and provide maternal and neonatal health support</w:t>
      </w:r>
      <w:r w:rsidR="00DF74B9">
        <w:t xml:space="preserve"> </w:t>
      </w:r>
      <w:r w:rsidR="00DF74B9">
        <w:fldChar w:fldCharType="begin"/>
      </w:r>
      <w:r w:rsidR="00DF74B9">
        <w:instrText xml:space="preserve"> ADDIN ZOTERO_ITEM CSL_CITATION {"citationID":"bsZLt3qB","properties":{"formattedCitation":"(Ministry of Health, 2024)","plainCitation":"(Ministry of Health, 2024)","noteIndex":0},"citationItems":[{"id":717,"uris":["http://zotero.org/users/16378538/items/25I636G3"],"itemData":{"id":717,"type":"book","title":"MEDIUM TERM  EXPENDITURE  FRAMEWORK (MTEF)  FOR  2024-2027","author":[{"family":"Ministry of Health","given":""}],"issued":{"date-parts":[["2024"]]}}}],"schema":"https://github.com/citation-style-language/schema/raw/master/csl-citation.json"} </w:instrText>
      </w:r>
      <w:r w:rsidR="00DF74B9">
        <w:fldChar w:fldCharType="separate"/>
      </w:r>
      <w:r w:rsidR="00DF74B9" w:rsidRPr="00DF74B9">
        <w:rPr>
          <w:rFonts w:cs="Arial"/>
        </w:rPr>
        <w:t>(Ministry of Health, 2024)</w:t>
      </w:r>
      <w:r w:rsidR="00DF74B9">
        <w:fldChar w:fldCharType="end"/>
      </w:r>
      <w:r w:rsidRPr="002F794A">
        <w:t>. Community health nurses (CHNs) provide disease prevention and health education to sections with insufficient medical care and rural communities</w:t>
      </w:r>
      <w:r w:rsidR="00DF74B9">
        <w:t xml:space="preserve"> </w:t>
      </w:r>
      <w:r w:rsidR="00DF74B9">
        <w:fldChar w:fldCharType="begin"/>
      </w:r>
      <w:r w:rsidR="00DF74B9">
        <w:instrText xml:space="preserve"> ADDIN ZOTERO_ITEM CSL_CITATION {"citationID":"3G89rgtd","properties":{"formattedCitation":"(Wahab &amp; Hassan, 2025)","plainCitation":"(Wahab &amp; Hassan, 2025)","noteIndex":0},"citationItems":[{"id":769,"uris":["http://zotero.org/users/16378538/items/888VM63T"],"itemData":{"id":769,"type":"entry-encyclopedia","abstract":"Healthcare in Ghana is mostly provided by the national government, and less than 5% of GDP is spent on healthcare. The healthcare system still has challenges with access, especially in rural areas not near public hospitals.\nHistorically, the healthcare system has gone through several major periods, pre and post-colonial. In the precolonial period traditional priests, clerics, and herbalists were the primary care givers, offering advice. The use of traditional healers persists mostly in rural regions of Ghana.\nThe post-colonial period marks the beginning of government intervention on behalf of healthcare through a variety of policies on different government regimes. Interventions were plagued with inadequate performance and rising costs for consumers. These policies culminate to the implementation of the National Health Insurance Scheme (NHIS). The NHIS is currently serves people in both the formal and informal employment sectors and seeks to increase access to healthcare for all Ghanaians. While NHIS is still in use, its performance and problems are studied by researchers to identify needed areas of reform.","container-title":"Wikipedia","language":"en","license":"Creative Commons Attribution-ShareAlike License","note":"Page Version ID: 1272031855","source":"Wikipedia","title":"Healthcare in Ghana","URL":"https://en.wikipedia.org/w/index.php?title=Healthcare_in_Ghana&amp;oldid=1272031855","author":[{"family":"Wahab","given":""},{"family":"Hassan","given":""}],"accessed":{"date-parts":[["2025",2,16]]},"issued":{"date-parts":[["2025",1,26]]}}}],"schema":"https://github.com/citation-style-language/schema/raw/master/csl-citation.json"} </w:instrText>
      </w:r>
      <w:r w:rsidR="00DF74B9">
        <w:fldChar w:fldCharType="separate"/>
      </w:r>
      <w:r w:rsidR="00DF74B9" w:rsidRPr="00DF74B9">
        <w:rPr>
          <w:rFonts w:cs="Arial"/>
        </w:rPr>
        <w:t>(Wahab &amp; Hassan, 2025)</w:t>
      </w:r>
      <w:r w:rsidR="00DF74B9">
        <w:fldChar w:fldCharType="end"/>
      </w:r>
      <w:r w:rsidRPr="002F794A">
        <w:t>.</w:t>
      </w:r>
    </w:p>
    <w:p w14:paraId="6CFD9076" w14:textId="752D1C66" w:rsidR="002F794A" w:rsidRPr="002F794A" w:rsidRDefault="002F794A" w:rsidP="002F794A">
      <w:r w:rsidRPr="002F794A">
        <w:t>Social workers help people and families with health-related social challenges by providing direction along with resource connections and defence for weak populations. The support provided by LPNs and elderly carers along with practical nurses ensures the delivery of consistent assistance for patients across institutional and home care environments</w:t>
      </w:r>
      <w:r w:rsidR="00DF74B9">
        <w:t xml:space="preserve"> </w:t>
      </w:r>
      <w:r w:rsidR="00DF74B9">
        <w:fldChar w:fldCharType="begin"/>
      </w:r>
      <w:r w:rsidR="00DF74B9">
        <w:instrText xml:space="preserve"> ADDIN ZOTERO_ITEM CSL_CITATION {"citationID":"BDqtEjJu","properties":{"formattedCitation":"(Amenga-Etengo, 2022)","plainCitation":"(Amenga-Etengo, 2022)","noteIndex":0},"citationItems":[{"id":796,"uris":["http://zotero.org/users/16378538/items/TYDYE4HC"],"itemData":{"id":796,"type":"webpage","title":"Improving health regulation in Ghana | Results for Development","URL":"https://r4d.org/blog/improving-health-regulation-in-ghana/","author":[{"family":"Amenga-Etengo","given":"Isaac"}],"accessed":{"date-parts":[["2025",2,16]]},"issued":{"date-parts":[["2022",9,26]]}}}],"schema":"https://github.com/citation-style-language/schema/raw/master/csl-citation.json"} </w:instrText>
      </w:r>
      <w:r w:rsidR="00DF74B9">
        <w:fldChar w:fldCharType="separate"/>
      </w:r>
      <w:r w:rsidR="00DF74B9" w:rsidRPr="00DF74B9">
        <w:rPr>
          <w:rFonts w:cs="Arial"/>
        </w:rPr>
        <w:t>(Amenga-</w:t>
      </w:r>
      <w:proofErr w:type="spellStart"/>
      <w:r w:rsidR="00DF74B9" w:rsidRPr="00DF74B9">
        <w:rPr>
          <w:rFonts w:cs="Arial"/>
        </w:rPr>
        <w:t>Etengo</w:t>
      </w:r>
      <w:proofErr w:type="spellEnd"/>
      <w:r w:rsidR="00DF74B9" w:rsidRPr="00DF74B9">
        <w:rPr>
          <w:rFonts w:cs="Arial"/>
        </w:rPr>
        <w:t>, 2022)</w:t>
      </w:r>
      <w:r w:rsidR="00DF74B9">
        <w:fldChar w:fldCharType="end"/>
      </w:r>
      <w:r w:rsidRPr="002F794A">
        <w:t>. Clinical nurse specialists (CNSs) together with nurse practitioners (NPs) deliver specialised advanced medical care to patients through mental health services as well as treatment of chronic diseases</w:t>
      </w:r>
      <w:r w:rsidR="00DF74B9">
        <w:t xml:space="preserve"> </w:t>
      </w:r>
      <w:r w:rsidR="00DF74B9">
        <w:fldChar w:fldCharType="begin"/>
      </w:r>
      <w:r w:rsidR="00DF74B9">
        <w:instrText xml:space="preserve"> ADDIN ZOTERO_ITEM CSL_CITATION {"citationID":"ZNHeSZtQ","properties":{"formattedCitation":"(Ministry of Health, 2025)","plainCitation":"(Ministry of Health, 2025)","noteIndex":0},"citationItems":[{"id":670,"uris":["http://zotero.org/users/16378538/items/4HA8RQNK"],"itemData":{"id":670,"type":"post-weblog","abstract":"The Ghana Health Service (GHS) is a Ghanaian government body established in 1996 as part of the Health Sector Reform of Ghana. The Health Service is under the Ministry of Health. The Health service primarily administrates the health services provided by the government and in implementing government policies on healthcare. History The Ghana Health Service …","container-title":"Ministry Of Health","language":"en-US","title":"Ghana Health Service","URL":"https://www.moh.gov.gh/ghana-health-service/","author":[{"family":"Ministry of Health","given":""}],"accessed":{"date-parts":[["2025",2,15]]},"issued":{"date-parts":[["2025"]]}}}],"schema":"https://github.com/citation-style-language/schema/raw/master/csl-citation.json"} </w:instrText>
      </w:r>
      <w:r w:rsidR="00DF74B9">
        <w:fldChar w:fldCharType="separate"/>
      </w:r>
      <w:r w:rsidR="00DF74B9" w:rsidRPr="00DF74B9">
        <w:rPr>
          <w:rFonts w:cs="Arial"/>
        </w:rPr>
        <w:t>(Ministry of Health, 2025)</w:t>
      </w:r>
      <w:r w:rsidR="00DF74B9">
        <w:fldChar w:fldCharType="end"/>
      </w:r>
      <w:r w:rsidRPr="002F794A">
        <w:t>.</w:t>
      </w:r>
    </w:p>
    <w:p w14:paraId="569BFB66" w14:textId="74654C4F" w:rsidR="002F794A" w:rsidRPr="002F794A" w:rsidRDefault="002F794A" w:rsidP="002F794A">
      <w:r w:rsidRPr="002F794A">
        <w:t>Medication safety is maintained through pharmacists’ efforts to help patients understand medication interactions and the appropriate dosage requirements and requirements for lab diagnosis to detect and treat diseases</w:t>
      </w:r>
      <w:r w:rsidR="00DF74B9">
        <w:t xml:space="preserve"> </w:t>
      </w:r>
      <w:r w:rsidR="00DF74B9">
        <w:fldChar w:fldCharType="begin"/>
      </w:r>
      <w:r w:rsidR="00DF74B9">
        <w:instrText xml:space="preserve"> ADDIN ZOTERO_ITEM CSL_CITATION {"citationID":"3ypAnviI","properties":{"formattedCitation":"(WHO, 2019a)","plainCitation":"(WHO, 2019a)","noteIndex":0},"citationItems":[{"id":803,"uris":["http://zotero.org/users/16378538/items/F5UXR4M2"],"itemData":{"id":803,"type":"webpage","language":"en","title":"Ghana Food and Drugs Authority","URL":"https://www.who.int/teams/regulation-prequalification/regulation-and-safety/pharmacovigilance/networks/vaccine-safety-net/vsn-members/ghana-food-and-drugs-authority","author":[{"family":"WHO","given":""}],"accessed":{"date-parts":[["2025",2,16]]},"issued":{"date-parts":[["2019"]]}}}],"schema":"https://github.com/citation-style-language/schema/raw/master/csl-citation.json"} </w:instrText>
      </w:r>
      <w:r w:rsidR="00DF74B9">
        <w:fldChar w:fldCharType="separate"/>
      </w:r>
      <w:r w:rsidR="00DF74B9" w:rsidRPr="00DF74B9">
        <w:rPr>
          <w:rFonts w:cs="Arial"/>
        </w:rPr>
        <w:t>(WHO, 2019a)</w:t>
      </w:r>
      <w:r w:rsidR="00DF74B9">
        <w:fldChar w:fldCharType="end"/>
      </w:r>
      <w:r w:rsidRPr="002F794A">
        <w:t>. Physiotherapists serve patients with disabilities and injuries to help them achieve better mobility with improved life quality</w:t>
      </w:r>
      <w:r w:rsidR="00DF74B9">
        <w:t xml:space="preserve"> </w:t>
      </w:r>
      <w:r w:rsidR="00DF74B9">
        <w:fldChar w:fldCharType="begin"/>
      </w:r>
      <w:r w:rsidR="00DF74B9">
        <w:instrText xml:space="preserve"> ADDIN ZOTERO_ITEM CSL_CITATION {"citationID":"e59Ni2tP","properties":{"formattedCitation":"(UK Immigration Service, 2024)","plainCitation":"(UK Immigration Service, 2024)","noteIndex":0},"citationItems":[{"id":797,"uris":["http://zotero.org/users/16378538/items/84RPLDDT"],"itemData":{"id":797,"type":"webpage","container-title":"GOV.UK","language":"en","title":"Country information note: medical treatment and healthcare, Ghana, August 2022 (accessible)","title-short":"Country information note","URL":"https://www.gov.uk/government/publications/ghana-country-policy-and-information-notes/country-information-note-medical-treatment-and-healthcare-ghana-august-2022-accessible","author":[{"family":"UK Immigration Service","given":""}],"accessed":{"date-parts":[["2025",2,16]]},"issued":{"date-parts":[["2024",12,30]]}}}],"schema":"https://github.com/citation-style-language/schema/raw/master/csl-citation.json"} </w:instrText>
      </w:r>
      <w:r w:rsidR="00DF74B9">
        <w:fldChar w:fldCharType="separate"/>
      </w:r>
      <w:r w:rsidR="00DF74B9" w:rsidRPr="00DF74B9">
        <w:rPr>
          <w:rFonts w:cs="Arial"/>
        </w:rPr>
        <w:t>(UK Immigration Service, 2024)</w:t>
      </w:r>
      <w:r w:rsidR="00DF74B9">
        <w:fldChar w:fldCharType="end"/>
      </w:r>
      <w:r w:rsidRPr="002F794A">
        <w:t xml:space="preserve">. Community health workers (CHWs) contribute fundamentally to immunisation programmes and maternal health services </w:t>
      </w:r>
      <w:r w:rsidRPr="002F794A">
        <w:lastRenderedPageBreak/>
        <w:t>and disease control services, specifically in rural regions</w:t>
      </w:r>
      <w:r w:rsidR="00DF74B9">
        <w:t xml:space="preserve"> </w:t>
      </w:r>
      <w:r w:rsidR="00DF74B9">
        <w:fldChar w:fldCharType="begin"/>
      </w:r>
      <w:r w:rsidR="00DF74B9">
        <w:instrText xml:space="preserve"> ADDIN ZOTERO_ITEM CSL_CITATION {"citationID":"xek8PPHk","properties":{"formattedCitation":"(Asamani et al., 2021)","plainCitation":"(Asamani et al., 2021)","noteIndex":0},"citationItems":[{"id":783,"uris":["http://zotero.org/users/16378538/items/XNR59SNQ"],"itemData":{"id":783,"type":"article-journal","abstract":"Background\nThe health workforce (HWF) is critical in developing responsive health systems to address population health needs and respond to health emergencies, but defective planning have arguably resulted in underinvestment in health professions education and decent employment. Primary Health Care (PHC) has been the anchor of Ghana’s health system. As Ghana’s population increases and the disease burden doubles, it is imperative to estimate the potential supply and need for health professionals; and the level of investment in health professions education and employment that will be necessary to avert any mismatches.\n\nMethods\nUsing a need-based health workforce planning framework, we triangulated data from multiple sources and systematically applied a previously published Microsoft® Excel-based model to conduct a fifteen-year projection of the HWF supply, needs, gaps and training requirements in the context of primary health care in Ghana.\n\nResults\nThe projections show that based on the population (size and demographics), disease burden, the package of health services and the professional standards for delivering those services, Ghana needed about 221,593 health professionals across eleven categories in primary health care in 2020. At a rate of change between 3.2% and 10.7% (average: 5.5%) per annum, the aggregate need for health professionals is likely to reach 495,273 by 2035. By comparison, the current (2020) stock is estimated to grow from 148,390 to about 333,770 by 2035 at an average growth rate of 5.6%. The health professional’s stock is projected to meet 67% of the need but with huge supply imbalances. Specifically, the supply of six out of the 11 health professionals (~54.5%) cannot meet even 50% of the needs by 2035, but Midwives could potentially be overproduced by 32% in 2030.\n\nConclusion\nFuture health workforce strategy should endeavour to increase the intake of Pharmacy Technicians by more than seven-fold; General Practitioners by 110%; Registered general Nurses by 55% whilst Midwives scaled down by 15%. About US$ 480.39 million investment is required in health professions education to correct the need versus supply mismatches. By 2035, US$ 2.374 billion must be planned for the employment of those that would have to be trained to fill the need-based shortages and for sustaining the employment of those currently available.","container-title":"PLoS ONE","DOI":"10.1371/journal.pone.0257957","ISSN":"1932-6203","issue":"9","journalAbbreviation":"PLoS One","note":"PMID: 34582504\nPMCID: PMC8478216","page":"e0257957","source":"PubMed Central","title":"Modelling the supply and need for health professionals for primary health care in Ghana: Implications for health professions education and employment planning","title-short":"Modelling the supply and need for health professionals for primary health care in Ghana","volume":"16","author":[{"family":"Asamani","given":"James Avoka"},{"family":"Christmals","given":"Christmal Dela"},{"family":"Reitsma","given":"Gerda Marie"}],"issued":{"date-parts":[["2021",9,28]]}}}],"schema":"https://github.com/citation-style-language/schema/raw/master/csl-citation.json"} </w:instrText>
      </w:r>
      <w:r w:rsidR="00DF74B9">
        <w:fldChar w:fldCharType="separate"/>
      </w:r>
      <w:r w:rsidR="00DF74B9" w:rsidRPr="00DF74B9">
        <w:rPr>
          <w:rFonts w:cs="Arial"/>
        </w:rPr>
        <w:t>(</w:t>
      </w:r>
      <w:proofErr w:type="spellStart"/>
      <w:r w:rsidR="00DF74B9" w:rsidRPr="00DF74B9">
        <w:rPr>
          <w:rFonts w:cs="Arial"/>
        </w:rPr>
        <w:t>Asamani</w:t>
      </w:r>
      <w:proofErr w:type="spellEnd"/>
      <w:r w:rsidR="00DF74B9" w:rsidRPr="00DF74B9">
        <w:rPr>
          <w:rFonts w:cs="Arial"/>
        </w:rPr>
        <w:t xml:space="preserve"> et al., 2021)</w:t>
      </w:r>
      <w:r w:rsidR="00DF74B9">
        <w:fldChar w:fldCharType="end"/>
      </w:r>
      <w:r w:rsidRPr="002F794A">
        <w:t>. The personnel work as a cohesive unit to sustain Ghana's healthcare network through essential medical service provision and population health enhancement</w:t>
      </w:r>
      <w:r w:rsidR="00DF74B9">
        <w:t xml:space="preserve"> </w:t>
      </w:r>
      <w:r w:rsidR="00DF74B9">
        <w:fldChar w:fldCharType="begin"/>
      </w:r>
      <w:r w:rsidR="00DF74B9">
        <w:instrText xml:space="preserve"> ADDIN ZOTERO_ITEM CSL_CITATION {"citationID":"IH49CjK9","properties":{"formattedCitation":"(MOGCSP, 2024)","plainCitation":"(MOGCSP, 2024)","noteIndex":0},"citationItems":[{"id":667,"uris":["http://zotero.org/users/16378538/items/VG97GQKI"],"itemData":{"id":667,"type":"webpage","title":"LAUNCH OF NATIONAL CARE REFORM ROADMAP TO PROTECT CHILDREN : Ministry of Gender, Children and Social Protection","URL":"https://www.mogcsp.gov.gh/launch-of-national-care-reform-roadmap-to-protect-children/","author":[{"family":"MOGCSP","given":""}],"accessed":{"date-parts":[["2025",2,15]]},"issued":{"date-parts":[["2024",5,10]]}}}],"schema":"https://github.com/citation-style-language/schema/raw/master/csl-citation.json"} </w:instrText>
      </w:r>
      <w:r w:rsidR="00DF74B9">
        <w:fldChar w:fldCharType="separate"/>
      </w:r>
      <w:r w:rsidR="00DF74B9" w:rsidRPr="00DF74B9">
        <w:rPr>
          <w:rFonts w:cs="Arial"/>
        </w:rPr>
        <w:t>(MOGCSP, 2024)</w:t>
      </w:r>
      <w:r w:rsidR="00DF74B9">
        <w:fldChar w:fldCharType="end"/>
      </w:r>
      <w:r w:rsidRPr="002F794A">
        <w:t>.</w:t>
      </w:r>
    </w:p>
    <w:p w14:paraId="227B1784" w14:textId="10D8FA19" w:rsidR="00296592" w:rsidRPr="002F794A" w:rsidRDefault="00296592" w:rsidP="00296592">
      <w:pPr>
        <w:pStyle w:val="Heading2"/>
      </w:pPr>
      <w:r w:rsidRPr="002F794A">
        <w:t>4.3 Regulation of Professions</w:t>
      </w:r>
    </w:p>
    <w:p w14:paraId="386D2DED" w14:textId="76623761" w:rsidR="002F794A" w:rsidRPr="002F794A" w:rsidRDefault="002F794A" w:rsidP="002F794A">
      <w:r w:rsidRPr="002F794A">
        <w:t>A structured framework of regulatory bodies alongside licensing requirements and training standards controls access to health and social care professions in Ghana to guarantee professional competence and practice standards of practitioners</w:t>
      </w:r>
      <w:r w:rsidR="00DF74B9">
        <w:t xml:space="preserve"> </w:t>
      </w:r>
      <w:r w:rsidR="00DF74B9">
        <w:fldChar w:fldCharType="begin"/>
      </w:r>
      <w:r w:rsidR="00DF74B9">
        <w:instrText xml:space="preserve"> ADDIN ZOTERO_ITEM CSL_CITATION {"citationID":"WjKNlvLr","properties":{"formattedCitation":"(Amenga-Etengo, 2022)","plainCitation":"(Amenga-Etengo, 2022)","noteIndex":0},"citationItems":[{"id":796,"uris":["http://zotero.org/users/16378538/items/TYDYE4HC"],"itemData":{"id":796,"type":"webpage","title":"Improving health regulation in Ghana | Results for Development","URL":"https://r4d.org/blog/improving-health-regulation-in-ghana/","author":[{"family":"Amenga-Etengo","given":"Isaac"}],"accessed":{"date-parts":[["2025",2,16]]},"issued":{"date-parts":[["2022",9,26]]}}}],"schema":"https://github.com/citation-style-language/schema/raw/master/csl-citation.json"} </w:instrText>
      </w:r>
      <w:r w:rsidR="00DF74B9">
        <w:fldChar w:fldCharType="separate"/>
      </w:r>
      <w:r w:rsidR="00DF74B9" w:rsidRPr="00DF74B9">
        <w:rPr>
          <w:rFonts w:cs="Arial"/>
        </w:rPr>
        <w:t>(Amenga-</w:t>
      </w:r>
      <w:proofErr w:type="spellStart"/>
      <w:r w:rsidR="00DF74B9" w:rsidRPr="00DF74B9">
        <w:rPr>
          <w:rFonts w:cs="Arial"/>
        </w:rPr>
        <w:t>Etengo</w:t>
      </w:r>
      <w:proofErr w:type="spellEnd"/>
      <w:r w:rsidR="00DF74B9" w:rsidRPr="00DF74B9">
        <w:rPr>
          <w:rFonts w:cs="Arial"/>
        </w:rPr>
        <w:t>, 2022)</w:t>
      </w:r>
      <w:r w:rsidR="00DF74B9">
        <w:fldChar w:fldCharType="end"/>
      </w:r>
      <w:r w:rsidRPr="002F794A">
        <w:t>. The Health Professions Regulatory Bodies Act, 2013 (Act 857) regulates several bodies that manage licensing along with training and practice for healthcare professionals</w:t>
      </w:r>
      <w:r w:rsidR="007A4490">
        <w:t xml:space="preserve"> </w:t>
      </w:r>
      <w:r w:rsidR="007A4490">
        <w:fldChar w:fldCharType="begin"/>
      </w:r>
      <w:r w:rsidR="007A4490">
        <w:instrText xml:space="preserve"> ADDIN ZOTERO_ITEM CSL_CITATION {"citationID":"dsT3NpFd","properties":{"formattedCitation":"(WHO, 2019b)","plainCitation":"(WHO, 2019b)","noteIndex":0},"citationItems":[{"id":696,"uris":["http://zotero.org/users/16378538/items/9WHWVTCH"],"itemData":{"id":696,"type":"webpage","abstract":"Ghana’s government is striving to achieve Universal Health Coverage (UHC), yet financing issues remain a challenge. To address this issue, Ghana hosted a Health Financing Forum from 25 to 27 November 2019, under the theme, “Sustainable Health Financing for Universal Health Coverage (UHC).” To achieve UHC, Ghana has identified Primary Health Care (PHC) as one of the key strategies in implementing its National Roadmap for UHC. The purpose of the meeting was to identify priorities and actions for achieving sustainable financing for UHC, through the revision of the National Health Financing Strategy and Implementation Plan.","language":"en","title":"Global Action Plan Signatory Agencies back Ghana’s Health Financing Reforms","URL":"https://www.who.int/news-room/feature-stories/detail/global-action-plan-signatory-agencies-back-ghana-s-health-financing-reforms","author":[{"family":"WHO","given":""}],"accessed":{"date-parts":[["2025",2,15]]},"issued":{"date-parts":[["2019",12,20]]}}}],"schema":"https://github.com/citation-style-language/schema/raw/master/csl-citation.json"} </w:instrText>
      </w:r>
      <w:r w:rsidR="007A4490">
        <w:fldChar w:fldCharType="separate"/>
      </w:r>
      <w:r w:rsidR="007A4490" w:rsidRPr="007A4490">
        <w:rPr>
          <w:rFonts w:cs="Arial"/>
        </w:rPr>
        <w:t>(WHO, 2019b)</w:t>
      </w:r>
      <w:r w:rsidR="007A4490">
        <w:fldChar w:fldCharType="end"/>
      </w:r>
      <w:r w:rsidRPr="002F794A">
        <w:t>. The Allied Health Professions Council oversees laboratory technicians alongside physiotherapists as part of its regulatory role, whereas the Medical and Dental Council maintains responsibility for doctor and dentist oversight</w:t>
      </w:r>
      <w:r w:rsidR="007A4490">
        <w:t xml:space="preserve"> </w:t>
      </w:r>
      <w:r w:rsidR="007A4490">
        <w:fldChar w:fldCharType="begin"/>
      </w:r>
      <w:r w:rsidR="007A4490">
        <w:instrText xml:space="preserve"> ADDIN ZOTERO_ITEM CSL_CITATION {"citationID":"WGEACydm","properties":{"formattedCitation":"(MDC Ghana, 2025)","plainCitation":"(MDC Ghana, 2025)","noteIndex":0},"citationItems":[{"id":712,"uris":["http://zotero.org/users/16378538/items/VCCJF7BU"],"itemData":{"id":712,"type":"webpage","container-title":"MEDICAL AND DENTAL COUNCIL","language":"en-US","title":"Ethical Guidance","URL":"https://www.mdcghana.org/ethical-guidance/","author":[{"family":"MDC Ghana","given":""}],"accessed":{"date-parts":[["2025",2,15]]},"issued":{"date-parts":[["2025",2,14]]}}}],"schema":"https://github.com/citation-style-language/schema/raw/master/csl-citation.json"} </w:instrText>
      </w:r>
      <w:r w:rsidR="007A4490">
        <w:fldChar w:fldCharType="separate"/>
      </w:r>
      <w:r w:rsidR="007A4490" w:rsidRPr="007A4490">
        <w:rPr>
          <w:rFonts w:cs="Arial"/>
        </w:rPr>
        <w:t>(MDC Ghana, 2025)</w:t>
      </w:r>
      <w:r w:rsidR="007A4490">
        <w:fldChar w:fldCharType="end"/>
      </w:r>
      <w:r w:rsidRPr="002F794A">
        <w:t>. The Nursing and Midwifery Council (NMC) enforces professional standards for nurses and midwives, and the Pharmacy Council (PC) oversees the practice of pharmacists together with pharmaceutical support staff</w:t>
      </w:r>
      <w:r w:rsidR="007A4490">
        <w:t xml:space="preserve"> </w:t>
      </w:r>
      <w:r w:rsidR="007A4490">
        <w:fldChar w:fldCharType="begin"/>
      </w:r>
      <w:r w:rsidR="007A4490">
        <w:instrText xml:space="preserve"> ADDIN ZOTERO_ITEM CSL_CITATION {"citationID":"WfjZf3OZ","properties":{"formattedCitation":"(GH Headlines, 2025)","plainCitation":"(GH Headlines, 2025)","noteIndex":0},"citationItems":[{"id":662,"uris":["http://zotero.org/users/16378538/items/EYGZ5FED"],"itemData":{"id":662,"type":"webpage","abstract":"Here is the latest and current list of all Ghana ministries for 2025, as established by the new Executive Instrument by President John Mahama\nThe post Complete list of all government ministries in 2025 under Mahama administration first appeared on 3News.","language":"en-US","title":"Complete list of all government ministries in 2025 under Mahama administration | GhHeadlines Total News Total Information","URL":"https://news.ghheadlines.com/agency/3news/20250111/167458367/complete-list-of-all-government-ministries-in-2025-under-mahama-administration","author":[{"family":"GH Headlines","given":""}],"accessed":{"date-parts":[["2025",2,15]]},"issued":{"date-parts":[["2025",1,10]]}}}],"schema":"https://github.com/citation-style-language/schema/raw/master/csl-citation.json"} </w:instrText>
      </w:r>
      <w:r w:rsidR="007A4490">
        <w:fldChar w:fldCharType="separate"/>
      </w:r>
      <w:r w:rsidR="007A4490" w:rsidRPr="007A4490">
        <w:rPr>
          <w:rFonts w:cs="Arial"/>
        </w:rPr>
        <w:t>(GH Headlines, 2025)</w:t>
      </w:r>
      <w:r w:rsidR="007A4490">
        <w:fldChar w:fldCharType="end"/>
      </w:r>
      <w:r w:rsidRPr="002F794A">
        <w:t>. The Psychology Council regulates mental health professionals alongside psychologists, while the Health Facilities Regulatory Agency (HeFRA) conducts licensing and monitoring activities for healthcare facilities</w:t>
      </w:r>
      <w:r w:rsidR="007A4490">
        <w:t xml:space="preserve"> </w:t>
      </w:r>
      <w:r w:rsidR="007A4490">
        <w:fldChar w:fldCharType="begin"/>
      </w:r>
      <w:r w:rsidR="007A4490">
        <w:instrText xml:space="preserve"> ADDIN ZOTERO_ITEM CSL_CITATION {"citationID":"LbIzOHtF","properties":{"formattedCitation":"(HeFRA, 2016)","plainCitation":"(HeFRA, 2016)","noteIndex":0},"citationItems":[{"id":709,"uris":["http://zotero.org/users/16378538/items/9ICUGA3Z"],"itemData":{"id":709,"type":"post-weblog","language":"en-US","title":"Homepage 01 - HeFRA","URL":"http://hefra.gov.gh/","author":[{"family":"HeFRA","given":""}],"accessed":{"date-parts":[["2025",2,15]]},"issued":{"date-parts":[["2016",4,19]]}}}],"schema":"https://github.com/citation-style-language/schema/raw/master/csl-citation.json"} </w:instrText>
      </w:r>
      <w:r w:rsidR="007A4490">
        <w:fldChar w:fldCharType="separate"/>
      </w:r>
      <w:r w:rsidR="007A4490" w:rsidRPr="007A4490">
        <w:rPr>
          <w:rFonts w:cs="Arial"/>
        </w:rPr>
        <w:t>(HeFRA, 2016)</w:t>
      </w:r>
      <w:r w:rsidR="007A4490">
        <w:fldChar w:fldCharType="end"/>
      </w:r>
      <w:r w:rsidRPr="002F794A">
        <w:t>.</w:t>
      </w:r>
    </w:p>
    <w:p w14:paraId="4F87B823" w14:textId="6EB2C24A" w:rsidR="002F794A" w:rsidRPr="002F794A" w:rsidRDefault="002F794A" w:rsidP="002F794A">
      <w:r w:rsidRPr="002F794A">
        <w:t xml:space="preserve">The practice of licensing demands </w:t>
      </w:r>
      <w:r w:rsidRPr="002F794A">
        <w:t>practitioners’</w:t>
      </w:r>
      <w:r w:rsidRPr="002F794A">
        <w:t xml:space="preserve"> complete registration processes followed by testing and renewable licences. Permanent registration becomes available for practitioners who satisfy educational standards and pass exams and finish their internships, yet temporary and provisional registrations apply to specific scenarios, including foreign-trained professionals</w:t>
      </w:r>
      <w:r w:rsidR="007A4490">
        <w:t xml:space="preserve"> </w:t>
      </w:r>
      <w:r w:rsidR="007A4490">
        <w:fldChar w:fldCharType="begin"/>
      </w:r>
      <w:r w:rsidR="007A4490">
        <w:instrText xml:space="preserve"> ADDIN ZOTERO_ITEM CSL_CITATION {"citationID":"LthS0Mdt","properties":{"formattedCitation":"(WHO, 2023b)","plainCitation":"(WHO, 2023b)","noteIndex":0},"citationItems":[{"id":791,"uris":["http://zotero.org/users/16378538/items/9J2BKU7T"],"itemData":{"id":79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Developing human resource for health in Ghana | WHO | Regional Office for Africa","URL":"https://www.afro.who.int/news/developing-human-resource-health-ghana","author":[{"family":"WHO","given":""}],"accessed":{"date-parts":[["2025",2,16]]},"issued":{"date-parts":[["2023",9,18]]}}}],"schema":"https://github.com/citation-style-language/schema/raw/master/csl-citation.json"} </w:instrText>
      </w:r>
      <w:r w:rsidR="007A4490">
        <w:fldChar w:fldCharType="separate"/>
      </w:r>
      <w:r w:rsidR="007A4490" w:rsidRPr="007A4490">
        <w:rPr>
          <w:rFonts w:cs="Arial"/>
        </w:rPr>
        <w:t>(WHO, 2023b)</w:t>
      </w:r>
      <w:r w:rsidR="007A4490">
        <w:fldChar w:fldCharType="end"/>
      </w:r>
      <w:r w:rsidRPr="002F794A">
        <w:t>. Healthcare professionals need to pass licensing exams which regulatory bodies use to evaluate competence; then they must regularly renew their licences while fulfilling ongoing continuous professional development requirements</w:t>
      </w:r>
      <w:r w:rsidR="007A4490">
        <w:t xml:space="preserve"> </w:t>
      </w:r>
      <w:r w:rsidR="007A4490">
        <w:fldChar w:fldCharType="begin"/>
      </w:r>
      <w:r w:rsidR="007A4490">
        <w:instrText xml:space="preserve"> ADDIN ZOTERO_ITEM CSL_CITATION {"citationID":"e7BRtNyz","properties":{"formattedCitation":"(International Trade Administration, 2022)","plainCitation":"(International Trade Administration, 2022)","noteIndex":0},"citationItems":[{"id":767,"uris":["http://zotero.org/users/16378538/items/HZDDMVPJ"],"itemData":{"id":767,"type":"webpage","abstract":"This is a best prospect industry sector for this country. Includes a market overview and trade data.","language":"en","title":"Ghana - Healthcare","URL":"https://www.trade.gov/country-commercial-guides/ghana-healthcare","author":[{"family":"International Trade Administration","given":""}],"accessed":{"date-parts":[["2025",2,16]]},"issued":{"date-parts":[["2022",7,22]]}}}],"schema":"https://github.com/citation-style-language/schema/raw/master/csl-citation.json"} </w:instrText>
      </w:r>
      <w:r w:rsidR="007A4490">
        <w:fldChar w:fldCharType="separate"/>
      </w:r>
      <w:r w:rsidR="007A4490" w:rsidRPr="007A4490">
        <w:rPr>
          <w:rFonts w:cs="Arial"/>
        </w:rPr>
        <w:t>(International Trade Administration, 2022)</w:t>
      </w:r>
      <w:r w:rsidR="007A4490">
        <w:fldChar w:fldCharType="end"/>
      </w:r>
      <w:r w:rsidRPr="002F794A">
        <w:t>. Academic standards emerge from accredited educational programmes, while CPD keeps registered professionals current with their professional domains</w:t>
      </w:r>
      <w:r w:rsidR="007A4490">
        <w:t xml:space="preserve"> </w:t>
      </w:r>
      <w:r w:rsidR="007A4490">
        <w:fldChar w:fldCharType="begin"/>
      </w:r>
      <w:r w:rsidR="007A4490">
        <w:instrText xml:space="preserve"> ADDIN ZOTERO_ITEM CSL_CITATION {"citationID":"ADgl8ZZn","properties":{"formattedCitation":"(Wahab &amp; Hassan, 2025)","plainCitation":"(Wahab &amp; Hassan, 2025)","noteIndex":0},"citationItems":[{"id":769,"uris":["http://zotero.org/users/16378538/items/888VM63T"],"itemData":{"id":769,"type":"entry-encyclopedia","abstract":"Healthcare in Ghana is mostly provided by the national government, and less than 5% of GDP is spent on healthcare. The healthcare system still has challenges with access, especially in rural areas not near public hospitals.\nHistorically, the healthcare system has gone through several major periods, pre and post-colonial. In the precolonial period traditional priests, clerics, and herbalists were the primary care givers, offering advice. The use of traditional healers persists mostly in rural regions of Ghana.\nThe post-colonial period marks the beginning of government intervention on behalf of healthcare through a variety of policies on different government regimes. Interventions were plagued with inadequate performance and rising costs for consumers. These policies culminate to the implementation of the National Health Insurance Scheme (NHIS). The NHIS is currently serves people in both the formal and informal employment sectors and seeks to increase access to healthcare for all Ghanaians. While NHIS is still in use, its performance and problems are studied by researchers to identify needed areas of reform.","container-title":"Wikipedia","language":"en","license":"Creative Commons Attribution-ShareAlike License","note":"Page Version ID: 1272031855","source":"Wikipedia","title":"Healthcare in Ghana","URL":"https://en.wikipedia.org/w/index.php?title=Healthcare_in_Ghana&amp;oldid=1272031855","author":[{"family":"Wahab","given":""},{"family":"Hassan","given":""}],"accessed":{"date-parts":[["2025",2,16]]},"issued":{"date-parts":[["2025",1,26]]}}}],"schema":"https://github.com/citation-style-language/schema/raw/master/csl-citation.json"} </w:instrText>
      </w:r>
      <w:r w:rsidR="007A4490">
        <w:fldChar w:fldCharType="separate"/>
      </w:r>
      <w:r w:rsidR="007A4490" w:rsidRPr="007A4490">
        <w:rPr>
          <w:rFonts w:cs="Arial"/>
        </w:rPr>
        <w:t>(Wahab &amp; Hassan, 2025)</w:t>
      </w:r>
      <w:r w:rsidR="007A4490">
        <w:fldChar w:fldCharType="end"/>
      </w:r>
      <w:r w:rsidRPr="002F794A">
        <w:t xml:space="preserve">. Every healthcare regulatory organisation within Ghana has established ethical </w:t>
      </w:r>
      <w:r w:rsidRPr="002F794A">
        <w:lastRenderedPageBreak/>
        <w:t>and professional criteria which health professionals must fulfil while upholding national regulatory standards</w:t>
      </w:r>
      <w:r w:rsidR="007A4490">
        <w:t xml:space="preserve"> </w:t>
      </w:r>
      <w:r w:rsidR="007A4490">
        <w:fldChar w:fldCharType="begin"/>
      </w:r>
      <w:r w:rsidR="007A4490">
        <w:instrText xml:space="preserve"> ADDIN ZOTERO_ITEM CSL_CITATION {"citationID":"Dea3s9vw","properties":{"formattedCitation":"(WHO, 2023b)","plainCitation":"(WHO, 2023b)","noteIndex":0},"citationItems":[{"id":791,"uris":["http://zotero.org/users/16378538/items/9J2BKU7T"],"itemData":{"id":791,"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Developing human resource for health in Ghana | WHO | Regional Office for Africa","URL":"https://www.afro.who.int/news/developing-human-resource-health-ghana","author":[{"family":"WHO","given":""}],"accessed":{"date-parts":[["2025",2,16]]},"issued":{"date-parts":[["2023",9,18]]}}}],"schema":"https://github.com/citation-style-language/schema/raw/master/csl-citation.json"} </w:instrText>
      </w:r>
      <w:r w:rsidR="007A4490">
        <w:fldChar w:fldCharType="separate"/>
      </w:r>
      <w:r w:rsidR="007A4490" w:rsidRPr="007A4490">
        <w:rPr>
          <w:rFonts w:cs="Arial"/>
        </w:rPr>
        <w:t>(WHO, 2023b)</w:t>
      </w:r>
      <w:r w:rsidR="007A4490">
        <w:fldChar w:fldCharType="end"/>
      </w:r>
      <w:r w:rsidRPr="002F794A">
        <w:t>.</w:t>
      </w:r>
    </w:p>
    <w:p w14:paraId="5DC4A5A7" w14:textId="77777777" w:rsidR="001918D4" w:rsidRPr="002F794A" w:rsidRDefault="001918D4" w:rsidP="00D44021"/>
    <w:p w14:paraId="0388AB4F" w14:textId="77777777" w:rsidR="002F794A" w:rsidRPr="002F794A" w:rsidRDefault="002F794A" w:rsidP="00D44021"/>
    <w:p w14:paraId="034D0C61" w14:textId="0319A747" w:rsidR="001918D4" w:rsidRPr="002F794A" w:rsidRDefault="001918D4" w:rsidP="001918D4">
      <w:pPr>
        <w:pStyle w:val="Heading2"/>
      </w:pPr>
      <w:r w:rsidRPr="002F794A">
        <w:t>5. Issues in Health and Social Care in Ghana</w:t>
      </w:r>
    </w:p>
    <w:p w14:paraId="6647E34D" w14:textId="2ED0B171" w:rsidR="001918D4" w:rsidRPr="002F794A" w:rsidRDefault="001918D4" w:rsidP="001918D4">
      <w:pPr>
        <w:pStyle w:val="Heading2"/>
      </w:pPr>
      <w:r w:rsidRPr="002F794A">
        <w:t>5.1 Equality of Access to Health and Social Care</w:t>
      </w:r>
    </w:p>
    <w:p w14:paraId="5F84F499" w14:textId="01AC4014" w:rsidR="002F794A" w:rsidRPr="002F794A" w:rsidRDefault="002F794A" w:rsidP="002F794A">
      <w:r w:rsidRPr="002F794A">
        <w:t>Ghana, as a country, continues to advance universal health coverage, but people living across different regions and socio-economic levels experience varying degrees of medical service accessibility. The infrastructure situation in rural areas is poor because primary healthcare facilities exist within a 3 km radius in only 35% of settlements compared to 59% in urbanised areas</w:t>
      </w:r>
      <w:r w:rsidR="007A4490">
        <w:t xml:space="preserve"> </w:t>
      </w:r>
      <w:r w:rsidR="007A4490">
        <w:fldChar w:fldCharType="begin"/>
      </w:r>
      <w:r w:rsidR="007A4490">
        <w:instrText xml:space="preserve"> ADDIN ZOTERO_ITEM CSL_CITATION {"citationID":"AknInMry","properties":{"formattedCitation":"(WHO, 2019b)","plainCitation":"(WHO, 2019b)","noteIndex":0},"citationItems":[{"id":696,"uris":["http://zotero.org/users/16378538/items/9WHWVTCH"],"itemData":{"id":696,"type":"webpage","abstract":"Ghana’s government is striving to achieve Universal Health Coverage (UHC), yet financing issues remain a challenge. To address this issue, Ghana hosted a Health Financing Forum from 25 to 27 November 2019, under the theme, “Sustainable Health Financing for Universal Health Coverage (UHC).” To achieve UHC, Ghana has identified Primary Health Care (PHC) as one of the key strategies in implementing its National Roadmap for UHC. The purpose of the meeting was to identify priorities and actions for achieving sustainable financing for UHC, through the revision of the National Health Financing Strategy and Implementation Plan.","language":"en","title":"Global Action Plan Signatory Agencies back Ghana’s Health Financing Reforms","URL":"https://www.who.int/news-room/feature-stories/detail/global-action-plan-signatory-agencies-back-ghana-s-health-financing-reforms","author":[{"family":"WHO","given":""}],"accessed":{"date-parts":[["2025",2,15]]},"issued":{"date-parts":[["2019",12,20]]}}}],"schema":"https://github.com/citation-style-language/schema/raw/master/csl-citation.json"} </w:instrText>
      </w:r>
      <w:r w:rsidR="007A4490">
        <w:fldChar w:fldCharType="separate"/>
      </w:r>
      <w:r w:rsidR="007A4490" w:rsidRPr="007A4490">
        <w:rPr>
          <w:rFonts w:cs="Arial"/>
        </w:rPr>
        <w:t>(WHO, 2019b)</w:t>
      </w:r>
      <w:r w:rsidR="007A4490">
        <w:fldChar w:fldCharType="end"/>
      </w:r>
      <w:r w:rsidRPr="002F794A">
        <w:t>. Residents who live in rural areas must make long journeys because city-based tertiary care facilities remain centralised</w:t>
      </w:r>
      <w:r w:rsidR="007A4490">
        <w:t xml:space="preserve"> </w:t>
      </w:r>
      <w:r w:rsidR="007A4490">
        <w:fldChar w:fldCharType="begin"/>
      </w:r>
      <w:r w:rsidR="007A4490">
        <w:instrText xml:space="preserve"> ADDIN ZOTERO_ITEM CSL_CITATION {"citationID":"wdEpEVye","properties":{"formattedCitation":"(WHO, 2023a)","plainCitation":"(WHO, 2023a)","noteIndex":0},"citationItems":[{"id":815,"uris":["http://zotero.org/users/16378538/items/GHJ9MJAE"],"itemData":{"id":815,"type":"chapter","title":"2023 Annual Report; WHO Ghana","author":[{"family":"WHO","given":""}],"issued":{"date-parts":[["2023"]]}}}],"schema":"https://github.com/citation-style-language/schema/raw/master/csl-citation.json"} </w:instrText>
      </w:r>
      <w:r w:rsidR="007A4490">
        <w:fldChar w:fldCharType="separate"/>
      </w:r>
      <w:r w:rsidR="007A4490" w:rsidRPr="007A4490">
        <w:rPr>
          <w:rFonts w:cs="Arial"/>
        </w:rPr>
        <w:t>(WHO, 2023a)</w:t>
      </w:r>
      <w:r w:rsidR="007A4490">
        <w:fldChar w:fldCharType="end"/>
      </w:r>
      <w:r w:rsidRPr="002F794A">
        <w:t>. The historical development disparities between north and south regions aggravate the north-south divide by creating underinvestment in northern areas together with environmental challenges</w:t>
      </w:r>
      <w:r w:rsidR="007A4490">
        <w:t xml:space="preserve"> </w:t>
      </w:r>
      <w:r w:rsidR="007A4490">
        <w:fldChar w:fldCharType="begin"/>
      </w:r>
      <w:r w:rsidR="007A4490">
        <w:instrText xml:space="preserve"> ADDIN ZOTERO_ITEM CSL_CITATION {"citationID":"atqNwAKz","properties":{"formattedCitation":"(Owusu et al., 2023)","plainCitation":"(Owusu et al., 2023)","noteIndex":0},"citationItems":[{"id":809,"uris":["http://zotero.org/users/16378538/items/ADZ5F3YH"],"itemData":{"id":809,"type":"article-journal","abstract":"Noncommunicable diseases (NCDs) are a growing public health challenge in Ghana. Health promotion can provide useful avenues to reduce the incidence of NCDs in the country. We used the Ottawa Framework to assess health promotion efforts for the prevention and control of NCDs in Ghana. Data were collected using key informant interviews and documentary sources. A content analysis approach was adopted for data analysis using Nvivo 11 Software. We found a strong policy framework for NCD prevention in Ghana with the ratification of several international protocols and resolutions and the development of national and specific NCD-related policies. Implementation of these policies, however, remains achallenge due to limited resources and the overconcentration on communicable diseases. Attempts have been made to create a supportive environment through increased access to NCD services but there are serious challenges. Respondents believe the current environment does not support healthy eating and promotes unhealthy use of alcohol. The Community-based Health Planning and Services (CHPS) program engenders community participation in health but has been affected by inadequate resources. Personal skills and education programs on NCDs are erratic and confined to a few municipalities. We also found that NCD services in Ghana continue to be clinical and less preventative. These findings have far-reaching implications for practice and require health planners in Ghana to pay equal attention in terms of budgetary allocations and other resources to both NCDs and communicable diseases.","container-title":"PLOS Global Public Health","DOI":"10.1371/journal.pgph.0002408","ISSN":"2767-3375","issue":"9","journalAbbreviation":"PLOS Glob Public Health","note":"PMID: 37747848\nPMCID: PMC10519596","page":"e0002408","source":"PubMed Central","title":"Exploring health promotion efforts for non-communicable disease prevention and control in Ghana","volume":"3","author":[{"family":"Owusu","given":"Mark Fordjour"},{"family":"Adu","given":"Joseph"},{"family":"Dortey","given":"Benjamin Ansah"},{"family":"Gyamfi","given":"Sebastian"},{"family":"Martin-Yeboah","given":"Ebenezer"}],"issued":{"date-parts":[["2023",9,25]]}}}],"schema":"https://github.com/citation-style-language/schema/raw/master/csl-citation.json"} </w:instrText>
      </w:r>
      <w:r w:rsidR="007A4490">
        <w:fldChar w:fldCharType="separate"/>
      </w:r>
      <w:r w:rsidR="007A4490" w:rsidRPr="007A4490">
        <w:rPr>
          <w:rFonts w:cs="Arial"/>
        </w:rPr>
        <w:t>(Owusu et al., 2023)</w:t>
      </w:r>
      <w:r w:rsidR="007A4490">
        <w:fldChar w:fldCharType="end"/>
      </w:r>
      <w:r w:rsidRPr="002F794A">
        <w:t>. People living in disadvantaged areas within cities face barriers to obtaining proper health care, acceptable sanitation services and basic health services</w:t>
      </w:r>
      <w:r w:rsidR="007A4490">
        <w:t xml:space="preserve"> </w:t>
      </w:r>
      <w:r w:rsidR="007A4490">
        <w:fldChar w:fldCharType="begin"/>
      </w:r>
      <w:r w:rsidR="007A4490">
        <w:instrText xml:space="preserve"> ADDIN ZOTERO_ITEM CSL_CITATION {"citationID":"WvJWys7U","properties":{"formattedCitation":"(WHO, 2022c)","plainCitation":"(WHO, 2022c)","noteIndex":0},"citationItems":[{"id":837,"uris":["http://zotero.org/users/16378538/items/9WQE8LE4"],"itemData":{"id":837,"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Tackling gender inequalities in health: a key to achieving universal health coverage in Ghana | WHO | Regional Office for Africa","title-short":"Tackling gender inequalities in health","URL":"https://www.afro.who.int/countries/ghana/news/tackling-gender-inequalities-health-key-achieving-universal-health-coverage-ghana","author":[{"family":"WHO","given":""}],"accessed":{"date-parts":[["2025",2,16]]},"issued":{"date-parts":[["2022",12,12]]}}}],"schema":"https://github.com/citation-style-language/schema/raw/master/csl-citation.json"} </w:instrText>
      </w:r>
      <w:r w:rsidR="007A4490">
        <w:fldChar w:fldCharType="separate"/>
      </w:r>
      <w:r w:rsidR="007A4490" w:rsidRPr="007A4490">
        <w:rPr>
          <w:rFonts w:cs="Arial"/>
        </w:rPr>
        <w:t>(WHO, 2022c)</w:t>
      </w:r>
      <w:r w:rsidR="007A4490">
        <w:fldChar w:fldCharType="end"/>
      </w:r>
      <w:r w:rsidRPr="002F794A">
        <w:t>.</w:t>
      </w:r>
    </w:p>
    <w:p w14:paraId="0AA87E3B" w14:textId="6BA6FC63" w:rsidR="002F794A" w:rsidRPr="002F794A" w:rsidRDefault="002F794A" w:rsidP="002F794A">
      <w:r w:rsidRPr="002F794A">
        <w:t>Socioeconomic challenges enrich the existing health care disparities. Only 54.4% of Nigerian residents have access to National Health Insurance Scheme (NHIS) coverage because low-income and rural families encounter both financial challenges and bureaucratic enrolment barriers</w:t>
      </w:r>
      <w:r w:rsidR="007A4490">
        <w:t xml:space="preserve"> </w:t>
      </w:r>
      <w:r w:rsidR="007A4490">
        <w:fldChar w:fldCharType="begin"/>
      </w:r>
      <w:r w:rsidR="007A4490">
        <w:instrText xml:space="preserve"> ADDIN ZOTERO_ITEM CSL_CITATION {"citationID":"02rXwrmN","properties":{"formattedCitation":"(NHIS, 2025)","plainCitation":"(NHIS, 2025)","noteIndex":0},"citationItems":[{"id":718,"uris":["http://zotero.org/users/16378538/items/C5LJP927"],"itemData":{"id":718,"type":"webpage","title":"NHIA Commends President Mahama for promise to uncap the NHIA 2025 Budget","URL":"https://www.nhis.gov.gh/News/nhia-commends-president-mahama-for-promise-to-uncap-the-nhia-2025-budget-5641","author":[{"family":"NHIS","given":""}],"accessed":{"date-parts":[["2025",2,15]]},"issued":{"date-parts":[["2025"]],"season":"01"}}}],"schema":"https://github.com/citation-style-language/schema/raw/master/csl-citation.json"} </w:instrText>
      </w:r>
      <w:r w:rsidR="007A4490">
        <w:fldChar w:fldCharType="separate"/>
      </w:r>
      <w:r w:rsidR="007A4490" w:rsidRPr="007A4490">
        <w:rPr>
          <w:rFonts w:cs="Arial"/>
        </w:rPr>
        <w:t>(NHIS, 2025)</w:t>
      </w:r>
      <w:r w:rsidR="007A4490">
        <w:fldChar w:fldCharType="end"/>
      </w:r>
      <w:r w:rsidRPr="002F794A">
        <w:t>. Health expenditures heavily impact women along with unemployed people and women who head their families since they pay 36% through out-of-pocket expenses</w:t>
      </w:r>
      <w:r w:rsidR="007A4490">
        <w:t xml:space="preserve"> </w:t>
      </w:r>
      <w:r w:rsidR="007A4490">
        <w:fldChar w:fldCharType="begin"/>
      </w:r>
      <w:r w:rsidR="007A4490">
        <w:instrText xml:space="preserve"> ADDIN ZOTERO_ITEM CSL_CITATION {"citationID":"7WVQdExD","properties":{"formattedCitation":"(Dzando et al., 2021)","plainCitation":"(Dzando et al., 2021)","noteIndex":0},"citationItems":[{"id":673,"uris":["http://zotero.org/users/16378538/items/V77MWL53"],"itemData":{"id":673,"type":"article-journal","abstract":"The Coronavirus pandemic has caused more deaths than any other single disease since the outbreak was confirmed. The World Health Organization in collaboration with national and international health agencies continues to lead the way in bracing global healthcare systems to fight the pandemic. There are variations in national capacities towards the preparedness and management of the pandemic. The Government of Ghana, through the Ministry of Health and Ghana Health Service, continues to provide policy and operational directions towards the containment of the pandemic. The purpose of this study is to review the setup of the healthcare sector in Ghana in light of the ongoing pandemic. This study is a narrative literature review in which data was extracted from electronic databases such as PubMed, Google Scholar, Scopus and Ebscohost that published Covid-19 research articles from Ghana. Literature was analysed and discussed based on the structures and systems available in the healthcare sector, as well as trends available from the global perspective. The healthcare sector in Ghana continues to support the citizenry in the wake of the Coronavirus pandemic. The government provides regular updates and continue to pledge their support in dealing with the effects of the pandemic. Challenges with accessibility, workforce, funding, and infrastructure remain the major hindrances in fighting the pandemic. The government and healthcare partners need to continually reform the healthcare system to meet the increasing demand for healthcare during the pandemic., \nSignificance for public health\nThe Coronavirus pandemic continues to test healthcare systems globally. Developing countries with low resources and poor healthcare systems stand a risk of succumbing to the devastating effects of the pandemic. This study provides a brief insight into existing systematic healthcare gaps in the Ghanaian healthcare system and can serve as a wake-up call to policymakers to re-evaluate and augment the current systems to provide quality healthcare to the citizenry during the pandemic.","container-title":"Journal of Public Health Research","DOI":"10.4081/jphr.2021.2448","ISSN":"2279-9028","issue":"1","journalAbbreviation":"J Public Health Res","note":"PMID: 34351103\nPMCID: PMC8847958","page":"2448","source":"PubMed Central","title":"Healthcare in Ghana amidst the coronavirus pandemic: A narrative literature review","title-short":"Healthcare in Ghana amidst the coronavirus pandemic","volume":"11","author":[{"family":"Dzando","given":"Gideon"},{"family":"Salifu","given":"Seidu"},{"family":"Donyi","given":"Anthony Bimba"},{"family":"Akpeke","given":"Hope"},{"family":"Kumah","given":"Augustine"},{"family":"Dordunu","given":"Rebecca"},{"family":"Nonoh","given":"Elisha A."}],"issued":{"date-parts":[["2021",8,4]]}}}],"schema":"https://github.com/citation-style-language/schema/raw/master/csl-citation.json"} </w:instrText>
      </w:r>
      <w:r w:rsidR="007A4490">
        <w:fldChar w:fldCharType="separate"/>
      </w:r>
      <w:r w:rsidR="007A4490" w:rsidRPr="007A4490">
        <w:rPr>
          <w:rFonts w:cs="Arial"/>
        </w:rPr>
        <w:t>(Dzando et al., 2021)</w:t>
      </w:r>
      <w:r w:rsidR="007A4490">
        <w:fldChar w:fldCharType="end"/>
      </w:r>
      <w:r w:rsidRPr="002F794A">
        <w:t>. The restrictions enforced by social traditions create barriers which block women from making free health decisions, especially when it comes to sexual and reproductive services</w:t>
      </w:r>
      <w:r w:rsidR="007A4490">
        <w:t xml:space="preserve"> </w:t>
      </w:r>
      <w:r w:rsidR="007A4490">
        <w:fldChar w:fldCharType="begin"/>
      </w:r>
      <w:r w:rsidR="007A4490">
        <w:instrText xml:space="preserve"> ADDIN ZOTERO_ITEM CSL_CITATION {"citationID":"MoQgUDyE","properties":{"formattedCitation":"(WHO, 2022c)","plainCitation":"(WHO, 2022c)","noteIndex":0},"citationItems":[{"id":837,"uris":["http://zotero.org/users/16378538/items/9WQE8LE4"],"itemData":{"id":837,"type":"webpage","abstract":"The World Health Organization (WHO) is building a better future for people everywhere. Health lays the foundation for vibrant and productive communities, stronger economies, safer nations and a better world. Our work touches lives around the world every day – often in invisible ways. As the lead health authority within the United Nations (UN) system, we help ensure the safety of the air we breathe, the food we eat, the water we drink and the medicines and vaccines that treat and protect us. The Organization aims to provide every child, woman and man with the best chance to lead a healthier, longer life.","language":"en","title":"Tackling gender inequalities in health: a key to achieving universal health coverage in Ghana | WHO | Regional Office for Africa","title-short":"Tackling gender inequalities in health","URL":"https://www.afro.who.int/countries/ghana/news/tackling-gender-inequalities-health-key-achieving-universal-health-coverage-ghana","author":[{"family":"WHO","given":""}],"accessed":{"date-parts":[["2025",2,16]]},"issued":{"date-parts":[["2022",12,12]]}}}],"schema":"https://github.com/citation-style-language/schema/raw/master/csl-citation.json"} </w:instrText>
      </w:r>
      <w:r w:rsidR="007A4490">
        <w:fldChar w:fldCharType="separate"/>
      </w:r>
      <w:r w:rsidR="007A4490" w:rsidRPr="007A4490">
        <w:rPr>
          <w:rFonts w:cs="Arial"/>
        </w:rPr>
        <w:t>(WHO, 2022c)</w:t>
      </w:r>
      <w:r w:rsidR="007A4490">
        <w:fldChar w:fldCharType="end"/>
      </w:r>
      <w:r w:rsidRPr="002F794A">
        <w:t>.</w:t>
      </w:r>
      <w:r w:rsidR="007A4490">
        <w:t xml:space="preserve"> </w:t>
      </w:r>
    </w:p>
    <w:p w14:paraId="7CFF5F71" w14:textId="61590DF0" w:rsidR="002F794A" w:rsidRPr="002F794A" w:rsidRDefault="002F794A" w:rsidP="002F794A">
      <w:r w:rsidRPr="002F794A">
        <w:t>To tackle these challenges, Ghana’s government has put in place policies designed to minimise healthcare inequality. But more reforms are needed to enable the NHIS to expand subsidies and reduce financial barriers for the most marginalised groups</w:t>
      </w:r>
      <w:r w:rsidR="007A4490">
        <w:t xml:space="preserve"> </w:t>
      </w:r>
      <w:r w:rsidR="007A4490">
        <w:fldChar w:fldCharType="begin"/>
      </w:r>
      <w:r w:rsidR="007A4490">
        <w:instrText xml:space="preserve"> ADDIN ZOTERO_ITEM CSL_CITATION {"citationID":"8KPS0JXn","properties":{"formattedCitation":"(Acquah-Hagan et al., 2021)","plainCitation":"(Acquah-Hagan et al., 2021)","noteIndex":0},"citationItems":[{"id":762,"uris":["http://zotero.org/users/16378538/items/QDXX6QLE"],"itemData":{"id":762,"type":"article-journal","abstract":"Background. Access to healthcare remains a challenge towards the achievement of the Sustainable Development Goals in Ghana. There still remain inequalities in the distribution of health services especially among vulnerable groups despite sustained efforts to strengthen the health system. This study was conducted to analyze access differentials among different vulnerable groups in the context of primary healthcare under a National Health Insurance Scheme (NHIS) in Ghana. Methods. This study was a descriptive cross-sectional study conducted among multilevel participants of vulnerable groups in Kumasi Metropolis: 710 vulnerable people constituting elderly/aged (n = 359), pregnant women (n = 117), head poters (teenage girls who migrated from the northern Ghana mainly to the capital cities of the Ashanti and Greater Accra region to help in carrying of goods for their livelihood) (n = 86), sex workers (n = 75), and other vulnerable groups (people with disabilities and street participants) (n = 73). Data were collected using a semistructured questionnaire. Poisson regression with robust variance was used to access the association between vulnerability and access to healthcare. Results. Close to a fifth, 18.5% of the study respondents were unable to access care at any point in time during the last 12 months. Reasons for the inability to access healthcare included limited funding (69.7%), poor attitude of service providers (7.6%), distance to health centers (8.3%), and religious reasons (6.2%). More than 95% of respondents were insured under the NHIS, but acceptability of service provision under the NHIS was low among the vulnerable groups. In the crude models, pregnant women had lower prevalence of access to medications as compared to the elderly (prevalence ratio (PR): 0.88; 95% CI: 0.80–0.98). Head poters and other vulnerable groups were also less likely to view healthcare as affordable as compared to the elderly. The differences in healthcare access observed were attenuated after adjustment for sociodemographic characteristics and healthcare-related factors. Conclusions. Despite the introduction of a NHIS in Ghana, this study highlights challenges in healthcare access among vulnerable populations independent of the type of vulnerability. This suggests the need for stakeholders to work to address access differentials in the NHIS and adopt other innovative care strategies that may have broader applicability for all populations.","container-title":"Advances in Public Health","DOI":"10.1155/2021/9911436","ISSN":"2314-7784","issue":"1","language":"en","license":"Copyright © 2021 Gertrude Acquah-Hagan et al.","note":"_eprint: https://onlinelibrary.wiley.com/doi/pdf/10.1155/2021/9911436","page":"9911436","source":"Wiley Online Library","title":"Access Differentials in Primary Healthcare among Vulnerable Populations in a Health Insurance Setting in Kumasi Metropolis, Ghana: A Cross-Sectional Study","title-short":"Access Differentials in Primary Healthcare among Vulnerable Populations in a Health Insurance Setting in Kumasi Metropolis, Ghana","volume":"2021","author":[{"family":"Acquah-Hagan","given":"Gertrude"},{"family":"Boateng","given":"Daniel"},{"family":"Appiah-Brempong","given":"Emmanuel"},{"family":"Twum","given":"Peter"},{"family":"Atta","given":"Joseph Amankwa"},{"family":"Agyei-Baffour","given":"Peter"}],"issued":{"date-parts":[["2021"]]}}}],"schema":"https://github.com/citation-style-language/schema/raw/master/csl-citation.json"} </w:instrText>
      </w:r>
      <w:r w:rsidR="007A4490">
        <w:fldChar w:fldCharType="separate"/>
      </w:r>
      <w:r w:rsidR="007A4490" w:rsidRPr="007A4490">
        <w:rPr>
          <w:rFonts w:cs="Arial"/>
        </w:rPr>
        <w:t>(Acquah-Hagan et al., 2021)</w:t>
      </w:r>
      <w:r w:rsidR="007A4490">
        <w:fldChar w:fldCharType="end"/>
      </w:r>
      <w:r w:rsidRPr="002F794A">
        <w:t xml:space="preserve">. A part of this is agenda 111 and new hospitals in </w:t>
      </w:r>
      <w:r w:rsidRPr="002F794A">
        <w:lastRenderedPageBreak/>
        <w:t>underserved parts of the country. The Community-Based Health Planning and Services (CHPS) program brings primary care to rural areas, but worker shortages make the program ineffective</w:t>
      </w:r>
      <w:r w:rsidR="007A4490">
        <w:t xml:space="preserve"> </w:t>
      </w:r>
      <w:r w:rsidR="007A4490">
        <w:fldChar w:fldCharType="begin"/>
      </w:r>
      <w:r w:rsidR="007A4490">
        <w:instrText xml:space="preserve"> ADDIN ZOTERO_ITEM CSL_CITATION {"citationID":"zpNim65n","properties":{"formattedCitation":"(Baatiema et al., 2016)","plainCitation":"(Baatiema et al., 2016)","noteIndex":0},"citationItems":[{"id":781,"uris":["http://zotero.org/users/16378538/items/UU7KT67S"],"itemData":{"id":781,"type":"webpage","abstract":"From the 1970s to the 1990s, the WHO, United Nations and other agencies mooted the idea of formally training and recognising community health workers (CHWs) to complement efforts to improve primary healthcare delivery in low and middle income countries. Recently, CHWs have been recognised as important players in the achievement of the health-related Millennium Development Goals (MDGs). Despite this recognition, little understanding exists in Ghana about the activities of CHWs: who they are; how they are recruited; what they do; level of health policy support; contribution to healthcare delivery and the challenges they face. Based on a rapid scoping review of the existing literature, and our experience working in Ghana, this paper reflects on the role of CHWs in healthcare delivery in Ghana. We argue that CHWs have played critical roles in improving health service delivery and outcomes, including guinea worm eradication, expanded immunisation coverage, maternal and child health, and HIV/AIDS treatment and management. However, these achievements notwithstanding, CHWs face challenges which prevent them from being optimally productive, including capacity problems, neglect by the healthcare system, high attrition rates and inadequate supervision. Policymakers in Ghana therefore need to give increased attention to CHWs, provide remuneration for their activities, create career opportunities and other means of motivations to boost their productivity and sustain gains associated with their activities.","title":"Community health workers in Ghana: the need for greater policy attention | BMJ Global Health","URL":"https://gh.bmj.com/content/1/4/e000141","author":[{"family":"Baatiema","given":"Leaonard"},{"family":"Sumah","given":"Anthony"},{"family":"Tang","given":"Prosper"},{"family":"Ganle","given":"John"}],"accessed":{"date-parts":[["2025",2,16]]},"issued":{"date-parts":[["2016",12,2]]}}}],"schema":"https://github.com/citation-style-language/schema/raw/master/csl-citation.json"} </w:instrText>
      </w:r>
      <w:r w:rsidR="007A4490">
        <w:fldChar w:fldCharType="separate"/>
      </w:r>
      <w:r w:rsidR="007A4490" w:rsidRPr="007A4490">
        <w:rPr>
          <w:rFonts w:cs="Arial"/>
        </w:rPr>
        <w:t>(Baatiema et al., 2016)</w:t>
      </w:r>
      <w:r w:rsidR="007A4490">
        <w:fldChar w:fldCharType="end"/>
      </w:r>
      <w:r w:rsidRPr="002F794A">
        <w:t>. The current efforts have not successfully addressed the obstacles regarding sustainable funding and equal infrastructure distribution and gender-fair policies that are necessary to achieve this target.</w:t>
      </w:r>
    </w:p>
    <w:p w14:paraId="352FC8B6" w14:textId="6AAEAF7D" w:rsidR="00C77A29" w:rsidRPr="002F794A" w:rsidRDefault="00C77A29" w:rsidP="00C77A29">
      <w:pPr>
        <w:pStyle w:val="Heading2"/>
      </w:pPr>
      <w:r w:rsidRPr="002F794A">
        <w:t>5.2 Current Public Health Issues</w:t>
      </w:r>
    </w:p>
    <w:p w14:paraId="47A508F8" w14:textId="217D8BA4" w:rsidR="002F794A" w:rsidRPr="002F794A" w:rsidRDefault="002F794A" w:rsidP="002F794A">
      <w:r w:rsidRPr="002F794A">
        <w:t xml:space="preserve">The public health situation in Ghana includes the active spread of infectious diseases and insufficient vaccination rates as well as growing mental health problems and changes caused by climate change. The prevalence of communicable diseases, including malaria, HIV/AIDS, tuberculosis, and </w:t>
      </w:r>
      <w:r w:rsidR="007A4490" w:rsidRPr="002F794A">
        <w:t>diarrhoea</w:t>
      </w:r>
      <w:r w:rsidRPr="002F794A">
        <w:t xml:space="preserve"> infections, remains high in Ghana, and climate change makes disease spread worse</w:t>
      </w:r>
      <w:r w:rsidR="007A4490">
        <w:t xml:space="preserve"> </w:t>
      </w:r>
      <w:r w:rsidR="007A4490">
        <w:fldChar w:fldCharType="begin"/>
      </w:r>
      <w:r w:rsidR="007A4490">
        <w:instrText xml:space="preserve"> ADDIN ZOTERO_ITEM CSL_CITATION {"citationID":"hdeZgBb7","properties":{"formattedCitation":"(Dzando et al., 2021)","plainCitation":"(Dzando et al., 2021)","noteIndex":0},"citationItems":[{"id":673,"uris":["http://zotero.org/users/16378538/items/V77MWL53"],"itemData":{"id":673,"type":"article-journal","abstract":"The Coronavirus pandemic has caused more deaths than any other single disease since the outbreak was confirmed. The World Health Organization in collaboration with national and international health agencies continues to lead the way in bracing global healthcare systems to fight the pandemic. There are variations in national capacities towards the preparedness and management of the pandemic. The Government of Ghana, through the Ministry of Health and Ghana Health Service, continues to provide policy and operational directions towards the containment of the pandemic. The purpose of this study is to review the setup of the healthcare sector in Ghana in light of the ongoing pandemic. This study is a narrative literature review in which data was extracted from electronic databases such as PubMed, Google Scholar, Scopus and Ebscohost that published Covid-19 research articles from Ghana. Literature was analysed and discussed based on the structures and systems available in the healthcare sector, as well as trends available from the global perspective. The healthcare sector in Ghana continues to support the citizenry in the wake of the Coronavirus pandemic. The government provides regular updates and continue to pledge their support in dealing with the effects of the pandemic. Challenges with accessibility, workforce, funding, and infrastructure remain the major hindrances in fighting the pandemic. The government and healthcare partners need to continually reform the healthcare system to meet the increasing demand for healthcare during the pandemic., \nSignificance for public health\nThe Coronavirus pandemic continues to test healthcare systems globally. Developing countries with low resources and poor healthcare systems stand a risk of succumbing to the devastating effects of the pandemic. This study provides a brief insight into existing systematic healthcare gaps in the Ghanaian healthcare system and can serve as a wake-up call to policymakers to re-evaluate and augment the current systems to provide quality healthcare to the citizenry during the pandemic.","container-title":"Journal of Public Health Research","DOI":"10.4081/jphr.2021.2448","ISSN":"2279-9028","issue":"1","journalAbbreviation":"J Public Health Res","note":"PMID: 34351103\nPMCID: PMC8847958","page":"2448","source":"PubMed Central","title":"Healthcare in Ghana amidst the coronavirus pandemic: A narrative literature review","title-short":"Healthcare in Ghana amidst the coronavirus pandemic","volume":"11","author":[{"family":"Dzando","given":"Gideon"},{"family":"Salifu","given":"Seidu"},{"family":"Donyi","given":"Anthony Bimba"},{"family":"Akpeke","given":"Hope"},{"family":"Kumah","given":"Augustine"},{"family":"Dordunu","given":"Rebecca"},{"family":"Nonoh","given":"Elisha A."}],"issued":{"date-parts":[["2021",8,4]]}}}],"schema":"https://github.com/citation-style-language/schema/raw/master/csl-citation.json"} </w:instrText>
      </w:r>
      <w:r w:rsidR="007A4490">
        <w:fldChar w:fldCharType="separate"/>
      </w:r>
      <w:r w:rsidR="007A4490" w:rsidRPr="007A4490">
        <w:rPr>
          <w:rFonts w:cs="Arial"/>
        </w:rPr>
        <w:t>(Dzando et al., 2021)</w:t>
      </w:r>
      <w:r w:rsidR="007A4490">
        <w:fldChar w:fldCharType="end"/>
      </w:r>
      <w:r w:rsidRPr="002F794A">
        <w:t>. The Ghana Health Service plans to introduce a five-year mass vaccination plan in 2024 because measles and yellow fever remain dangerous preventable diseases</w:t>
      </w:r>
      <w:r w:rsidR="007A4490">
        <w:t xml:space="preserve"> </w:t>
      </w:r>
      <w:r w:rsidR="007A4490">
        <w:fldChar w:fldCharType="begin"/>
      </w:r>
      <w:r w:rsidR="007A4490">
        <w:instrText xml:space="preserve"> ADDIN ZOTERO_ITEM CSL_CITATION {"citationID":"ECnDTDs7","properties":{"formattedCitation":"(Amankwa, 2023)","plainCitation":"(Amankwa, 2023)","noteIndex":0},"citationItems":[{"id":830,"uris":["http://zotero.org/users/16378538/items/2UYRBS5V"],"itemData":{"id":830,"type":"webpage","title":"Prioritizing Health for All to reduce inequalities | United Nations Development Programme","URL":"https://www.undp.org/ghana/blog/prioritizing-health-all-reduce-inequalities","author":[{"family":"Amankwa","given":"Belynda"}],"accessed":{"date-parts":[["2025",2,16]]},"issued":{"date-parts":[["2023",4,6]]}}}],"schema":"https://github.com/citation-style-language/schema/raw/master/csl-citation.json"} </w:instrText>
      </w:r>
      <w:r w:rsidR="007A4490">
        <w:fldChar w:fldCharType="separate"/>
      </w:r>
      <w:r w:rsidR="007A4490" w:rsidRPr="007A4490">
        <w:rPr>
          <w:rFonts w:cs="Arial"/>
        </w:rPr>
        <w:t>(Amankwa, 2023)</w:t>
      </w:r>
      <w:r w:rsidR="007A4490">
        <w:fldChar w:fldCharType="end"/>
      </w:r>
      <w:r w:rsidRPr="002F794A">
        <w:t>. The initial coverage success rates of routine immunisation programmes show strong results, yet the system reveals poor follow-up coverage rates. COVID-19 has provided learning opportunities that led to new vaccine distribution approaches using mobile outreach services for remote locations</w:t>
      </w:r>
      <w:r w:rsidR="007A4490">
        <w:t xml:space="preserve"> </w:t>
      </w:r>
      <w:r w:rsidR="007A4490">
        <w:fldChar w:fldCharType="begin"/>
      </w:r>
      <w:r w:rsidR="007A4490">
        <w:instrText xml:space="preserve"> ADDIN ZOTERO_ITEM CSL_CITATION {"citationID":"hM4d8aXE","properties":{"formattedCitation":"(Owusu et al., 2023)","plainCitation":"(Owusu et al., 2023)","noteIndex":0},"citationItems":[{"id":809,"uris":["http://zotero.org/users/16378538/items/ADZ5F3YH"],"itemData":{"id":809,"type":"article-journal","abstract":"Noncommunicable diseases (NCDs) are a growing public health challenge in Ghana. Health promotion can provide useful avenues to reduce the incidence of NCDs in the country. We used the Ottawa Framework to assess health promotion efforts for the prevention and control of NCDs in Ghana. Data were collected using key informant interviews and documentary sources. A content analysis approach was adopted for data analysis using Nvivo 11 Software. We found a strong policy framework for NCD prevention in Ghana with the ratification of several international protocols and resolutions and the development of national and specific NCD-related policies. Implementation of these policies, however, remains achallenge due to limited resources and the overconcentration on communicable diseases. Attempts have been made to create a supportive environment through increased access to NCD services but there are serious challenges. Respondents believe the current environment does not support healthy eating and promotes unhealthy use of alcohol. The Community-based Health Planning and Services (CHPS) program engenders community participation in health but has been affected by inadequate resources. Personal skills and education programs on NCDs are erratic and confined to a few municipalities. We also found that NCD services in Ghana continue to be clinical and less preventative. These findings have far-reaching implications for practice and require health planners in Ghana to pay equal attention in terms of budgetary allocations and other resources to both NCDs and communicable diseases.","container-title":"PLOS Global Public Health","DOI":"10.1371/journal.pgph.0002408","ISSN":"2767-3375","issue":"9","journalAbbreviation":"PLOS Glob Public Health","note":"PMID: 37747848\nPMCID: PMC10519596","page":"e0002408","source":"PubMed Central","title":"Exploring health promotion efforts for non-communicable disease prevention and control in Ghana","volume":"3","author":[{"family":"Owusu","given":"Mark Fordjour"},{"family":"Adu","given":"Joseph"},{"family":"Dortey","given":"Benjamin Ansah"},{"family":"Gyamfi","given":"Sebastian"},{"family":"Martin-Yeboah","given":"Ebenezer"}],"issued":{"date-parts":[["2023",9,25]]}}}],"schema":"https://github.com/citation-style-language/schema/raw/master/csl-citation.json"} </w:instrText>
      </w:r>
      <w:r w:rsidR="007A4490">
        <w:fldChar w:fldCharType="separate"/>
      </w:r>
      <w:r w:rsidR="007A4490" w:rsidRPr="007A4490">
        <w:rPr>
          <w:rFonts w:cs="Arial"/>
        </w:rPr>
        <w:t>(Owusu et al., 2023)</w:t>
      </w:r>
      <w:r w:rsidR="007A4490">
        <w:fldChar w:fldCharType="end"/>
      </w:r>
      <w:r w:rsidRPr="002F794A">
        <w:t>.</w:t>
      </w:r>
    </w:p>
    <w:p w14:paraId="2155E45E" w14:textId="756662C1" w:rsidR="002F794A" w:rsidRPr="002F794A" w:rsidRDefault="007A4490" w:rsidP="002F794A">
      <w:r>
        <w:t xml:space="preserve"> </w:t>
      </w:r>
      <w:r>
        <w:fldChar w:fldCharType="begin"/>
      </w:r>
      <w:r>
        <w:instrText xml:space="preserve"> ADDIN ZOTERO_ITEM CSL_CITATION {"citationID":"VQxwqWO7","properties":{"formattedCitation":"(Amankwa, 2023)","plainCitation":"(Amankwa, 2023)","noteIndex":0},"citationItems":[{"id":830,"uris":["http://zotero.org/users/16378538/items/2UYRBS5V"],"itemData":{"id":830,"type":"webpage","title":"Prioritizing Health for All to reduce inequalities | United Nations Development Programme","URL":"https://www.undp.org/ghana/blog/prioritizing-health-all-reduce-inequalities","author":[{"family":"Amankwa","given":"Belynda"}],"accessed":{"date-parts":[["2025",2,16]]},"issued":{"date-parts":[["2023",4,6]]}}}],"schema":"https://github.com/citation-style-language/schema/raw/master/csl-citation.json"} </w:instrText>
      </w:r>
      <w:r>
        <w:fldChar w:fldCharType="separate"/>
      </w:r>
      <w:r w:rsidRPr="007A4490">
        <w:rPr>
          <w:rFonts w:cs="Arial"/>
        </w:rPr>
        <w:t xml:space="preserve">Amankwa, </w:t>
      </w:r>
      <w:r>
        <w:rPr>
          <w:rFonts w:cs="Arial"/>
        </w:rPr>
        <w:t>(</w:t>
      </w:r>
      <w:r w:rsidRPr="007A4490">
        <w:rPr>
          <w:rFonts w:cs="Arial"/>
        </w:rPr>
        <w:t>2023)</w:t>
      </w:r>
      <w:r>
        <w:fldChar w:fldCharType="end"/>
      </w:r>
      <w:r>
        <w:t xml:space="preserve"> </w:t>
      </w:r>
      <w:r w:rsidR="002F794A" w:rsidRPr="002F794A">
        <w:t>indicate that depression exists as a major health challenge because one in eight Ghanaians suffers from it. Treatment resources remain scarce because a stigma prevents most of the 2.3 million people who need mental health care from receiving proper help, which currently serves only 2% of them</w:t>
      </w:r>
      <w:r>
        <w:t xml:space="preserve"> </w:t>
      </w:r>
      <w:r>
        <w:fldChar w:fldCharType="begin"/>
      </w:r>
      <w:r>
        <w:instrText xml:space="preserve"> ADDIN ZOTERO_ITEM CSL_CITATION {"citationID":"8UkZBqeL","properties":{"formattedCitation":"(World Bank Group, 2024)","plainCitation":"(World Bank Group, 2024)","noteIndex":0},"citationItems":[{"id":694,"uris":["http://zotero.org/users/16378538/items/IEW7DQCY"],"itemData":{"id":694,"type":"webpage","title":"Current health expenditure (% of GDP) - Ghana | Data","URL":"https://data.worldbank.org/indicator/SH.XPD.CHEX.GD.ZS?locations=GH","author":[{"family":"World Bank Group","given":""}],"accessed":{"date-parts":[["2025",2,15]]},"issued":{"date-parts":[["2024",4,15]]}}}],"schema":"https://github.com/citation-style-language/schema/raw/master/csl-citation.json"} </w:instrText>
      </w:r>
      <w:r>
        <w:fldChar w:fldCharType="separate"/>
      </w:r>
      <w:r w:rsidRPr="007A4490">
        <w:rPr>
          <w:rFonts w:cs="Arial"/>
        </w:rPr>
        <w:t>(World Bank Group, 2024)</w:t>
      </w:r>
      <w:r>
        <w:fldChar w:fldCharType="end"/>
      </w:r>
      <w:r w:rsidR="002F794A" w:rsidRPr="002F794A">
        <w:t>. The WHO’s Special Initiative for Mental Health works to increase mental health services through dual strategies of primary care integration and NHIS-based insurance advocacy</w:t>
      </w:r>
      <w:r>
        <w:t xml:space="preserve"> </w:t>
      </w:r>
      <w:r>
        <w:fldChar w:fldCharType="begin"/>
      </w:r>
      <w:r>
        <w:instrText xml:space="preserve"> ADDIN ZOTERO_ITEM CSL_CITATION {"citationID":"h4zyrvfA","properties":{"formattedCitation":"(WHO, 2022b)","plainCitation":"(WHO, 2022b)","noteIndex":0},"citationItems":[{"id":736,"uris":["http://zotero.org/users/16378538/items/6F85HCJ3"],"itemData":{"id":736,"type":"webpage","abstract":"Improving Sustainable Health Financing and Primary Health Care to Achieve Universal Health Coverage in Ghana","language":"en","title":"Improving Sustainable Health Financing and Primary Health Care to Achieve Universal Health Coverage","URL":"https://www.who.int/news-room/feature-stories/detail/health-financing-primary-health-care-ghana-universal-health-coverage-roadmap","author":[{"family":"WHO","given":""}],"accessed":{"date-parts":[["2025",2,16]]},"issued":{"date-parts":[["2022",5,18]]}}}],"schema":"https://github.com/citation-style-language/schema/raw/master/csl-citation.json"} </w:instrText>
      </w:r>
      <w:r>
        <w:fldChar w:fldCharType="separate"/>
      </w:r>
      <w:r w:rsidRPr="007A4490">
        <w:rPr>
          <w:rFonts w:cs="Arial"/>
        </w:rPr>
        <w:t>(WHO, 2022b)</w:t>
      </w:r>
      <w:r>
        <w:fldChar w:fldCharType="end"/>
      </w:r>
      <w:r w:rsidR="002F794A" w:rsidRPr="002F794A">
        <w:t>. The epidemiological trend shows an increasing occurrence of non-communicable diseases, including hypertension, diabetes and cervical cancer, because of lifestyle changes alongside insufficient screening programmes</w:t>
      </w:r>
      <w:r>
        <w:t xml:space="preserve"> </w:t>
      </w:r>
      <w:r>
        <w:fldChar w:fldCharType="begin"/>
      </w:r>
      <w:r>
        <w:instrText xml:space="preserve"> ADDIN ZOTERO_ITEM CSL_CITATION {"citationID":"xkl165wc","properties":{"formattedCitation":"(McCaskie, 2025)","plainCitation":"(McCaskie, 2025)","noteIndex":0},"citationItems":[{"id":723,"uris":["http://zotero.org/users/16378538/items/YRDUBW88"],"itemData":{"id":723,"type":"entry-encyclopedia","abstract":"Healthcare in Ghana is mostly provided by the national government, and less than 5% of GDP is spent on healthcare. The healthcare system still has challenges with access, especially in rural areas not near public hospitals.\nHistorically, the healthcare system has gone through several major periods, pre and post-colonial. In the precolonial period traditional priests, clerics, and herbalists were the primary care givers, offering advice. The use of traditional healers persists mostly in rural regions of Ghana.\nThe post-colonial period marks the beginning of government intervention on behalf of healthcare through a variety of policies on different government regimes. Interventions were plagued with inadequate performance and rising costs for consumers. These policies culminate to the implementation of the National Health Insurance Scheme (NHIS). The NHIS is currently serves people in both the formal and informal employment sectors and seeks to increase access to healthcare for all Ghanaians. While NHIS is still in use, its performance and problems are studied by researchers to identify needed areas of reform.","container-title":"Wikipedia","language":"en","license":"Creative Commons Attribution-ShareAlike License","note":"Page Version ID: 1272031855","source":"Wikipedia","title":"Healthcare in Ghana","URL":"https://en.wikipedia.org/w/index.php?title=Healthcare_in_Ghana&amp;oldid=1272031855","author":[{"family":"McCaskie","given":"T.C"}],"accessed":{"date-parts":[["2025",2,16]]},"issued":{"date-parts":[["2025",1,26]]}}}],"schema":"https://github.com/citation-style-language/schema/raw/master/csl-citation.json"} </w:instrText>
      </w:r>
      <w:r>
        <w:fldChar w:fldCharType="separate"/>
      </w:r>
      <w:r w:rsidRPr="007A4490">
        <w:rPr>
          <w:rFonts w:cs="Arial"/>
        </w:rPr>
        <w:t>(McCaskie, 2025)</w:t>
      </w:r>
      <w:r>
        <w:fldChar w:fldCharType="end"/>
      </w:r>
      <w:r w:rsidR="002F794A" w:rsidRPr="002F794A">
        <w:t>.</w:t>
      </w:r>
    </w:p>
    <w:p w14:paraId="7726AE8E" w14:textId="512904B1" w:rsidR="002F794A" w:rsidRPr="002F794A" w:rsidRDefault="002F794A" w:rsidP="002F794A">
      <w:r w:rsidRPr="002F794A">
        <w:t xml:space="preserve">Nations run vital health campaigns to address current health matters. National health initiatives focus on spreading protection against polio and maternal tetanus and employ enhanced response strategies for COVID-19 through improved emergency </w:t>
      </w:r>
      <w:r w:rsidRPr="002F794A">
        <w:lastRenderedPageBreak/>
        <w:t>preparedness</w:t>
      </w:r>
      <w:r w:rsidR="007A4490">
        <w:t xml:space="preserve"> </w:t>
      </w:r>
      <w:r w:rsidR="007A4490">
        <w:fldChar w:fldCharType="begin"/>
      </w:r>
      <w:r w:rsidR="007A4490">
        <w:instrText xml:space="preserve"> ADDIN ZOTERO_ITEM CSL_CITATION {"citationID":"dY51zjoQ","properties":{"formattedCitation":"(Dzando et al., 2021)","plainCitation":"(Dzando et al., 2021)","noteIndex":0},"citationItems":[{"id":673,"uris":["http://zotero.org/users/16378538/items/V77MWL53"],"itemData":{"id":673,"type":"article-journal","abstract":"The Coronavirus pandemic has caused more deaths than any other single disease since the outbreak was confirmed. The World Health Organization in collaboration with national and international health agencies continues to lead the way in bracing global healthcare systems to fight the pandemic. There are variations in national capacities towards the preparedness and management of the pandemic. The Government of Ghana, through the Ministry of Health and Ghana Health Service, continues to provide policy and operational directions towards the containment of the pandemic. The purpose of this study is to review the setup of the healthcare sector in Ghana in light of the ongoing pandemic. This study is a narrative literature review in which data was extracted from electronic databases such as PubMed, Google Scholar, Scopus and Ebscohost that published Covid-19 research articles from Ghana. Literature was analysed and discussed based on the structures and systems available in the healthcare sector, as well as trends available from the global perspective. The healthcare sector in Ghana continues to support the citizenry in the wake of the Coronavirus pandemic. The government provides regular updates and continue to pledge their support in dealing with the effects of the pandemic. Challenges with accessibility, workforce, funding, and infrastructure remain the major hindrances in fighting the pandemic. The government and healthcare partners need to continually reform the healthcare system to meet the increasing demand for healthcare during the pandemic., \nSignificance for public health\nThe Coronavirus pandemic continues to test healthcare systems globally. Developing countries with low resources and poor healthcare systems stand a risk of succumbing to the devastating effects of the pandemic. This study provides a brief insight into existing systematic healthcare gaps in the Ghanaian healthcare system and can serve as a wake-up call to policymakers to re-evaluate and augment the current systems to provide quality healthcare to the citizenry during the pandemic.","container-title":"Journal of Public Health Research","DOI":"10.4081/jphr.2021.2448","ISSN":"2279-9028","issue":"1","journalAbbreviation":"J Public Health Res","note":"PMID: 34351103\nPMCID: PMC8847958","page":"2448","source":"PubMed Central","title":"Healthcare in Ghana amidst the coronavirus pandemic: A narrative literature review","title-short":"Healthcare in Ghana amidst the coronavirus pandemic","volume":"11","author":[{"family":"Dzando","given":"Gideon"},{"family":"Salifu","given":"Seidu"},{"family":"Donyi","given":"Anthony Bimba"},{"family":"Akpeke","given":"Hope"},{"family":"Kumah","given":"Augustine"},{"family":"Dordunu","given":"Rebecca"},{"family":"Nonoh","given":"Elisha A."}],"issued":{"date-parts":[["2021",8,4]]}}}],"schema":"https://github.com/citation-style-language/schema/raw/master/csl-citation.json"} </w:instrText>
      </w:r>
      <w:r w:rsidR="007A4490">
        <w:fldChar w:fldCharType="separate"/>
      </w:r>
      <w:r w:rsidR="007A4490" w:rsidRPr="007A4490">
        <w:rPr>
          <w:rFonts w:cs="Arial"/>
        </w:rPr>
        <w:t>(Dzando et al., 2021)</w:t>
      </w:r>
      <w:r w:rsidR="007A4490">
        <w:fldChar w:fldCharType="end"/>
      </w:r>
      <w:r w:rsidRPr="002F794A">
        <w:t>. Global health organisations provide support for advancing both cervical cancer prevention initiatives and health systems development that can withstand climate changes</w:t>
      </w:r>
      <w:r w:rsidR="007A4490">
        <w:t xml:space="preserve"> </w:t>
      </w:r>
      <w:r w:rsidR="007A4490">
        <w:fldChar w:fldCharType="begin"/>
      </w:r>
      <w:r w:rsidR="007A4490">
        <w:instrText xml:space="preserve"> ADDIN ZOTERO_ITEM CSL_CITATION {"citationID":"MCG3FcB9","properties":{"formattedCitation":"(WHO, 2023a)","plainCitation":"(WHO, 2023a)","noteIndex":0},"citationItems":[{"id":815,"uris":["http://zotero.org/users/16378538/items/GHJ9MJAE"],"itemData":{"id":815,"type":"chapter","title":"2023 Annual Report; WHO Ghana","author":[{"family":"WHO","given":""}],"issued":{"date-parts":[["2023"]]}}}],"schema":"https://github.com/citation-style-language/schema/raw/master/csl-citation.json"} </w:instrText>
      </w:r>
      <w:r w:rsidR="007A4490">
        <w:fldChar w:fldCharType="separate"/>
      </w:r>
      <w:r w:rsidR="007A4490" w:rsidRPr="007A4490">
        <w:rPr>
          <w:rFonts w:cs="Arial"/>
        </w:rPr>
        <w:t>(WHO, 2023a)</w:t>
      </w:r>
      <w:r w:rsidR="007A4490">
        <w:fldChar w:fldCharType="end"/>
      </w:r>
      <w:r w:rsidRPr="002F794A">
        <w:t>. The achievement and maintenance of health improvements in Ghana depend on continuous funding alongside better infrastructure together with universal healthcare access for every citizen.</w:t>
      </w:r>
    </w:p>
    <w:p w14:paraId="369F3C43" w14:textId="3F56727E" w:rsidR="00473EF3" w:rsidRPr="002F794A" w:rsidRDefault="00473EF3" w:rsidP="00473EF3">
      <w:pPr>
        <w:pStyle w:val="Heading2"/>
      </w:pPr>
      <w:r w:rsidRPr="002F794A">
        <w:t>5.3 Current Issues in the Provision of Health and Social Care</w:t>
      </w:r>
    </w:p>
    <w:p w14:paraId="520076E7" w14:textId="52FAB85D" w:rsidR="002F794A" w:rsidRPr="002F794A" w:rsidRDefault="002F794A" w:rsidP="002F794A">
      <w:r w:rsidRPr="002F794A">
        <w:t>The health and social care system of Ghana deals with fundamental difficulties because it lacks enough medical personnel and has poor infrastructure and inconsistent health service quality in urban and rural zones. Rural healthcare facilities experience the worst impact from physician migration to better-off nations, which has led to more severe workforce scarcity in Ghana’s health system</w:t>
      </w:r>
      <w:r w:rsidR="003113DD">
        <w:t xml:space="preserve"> </w:t>
      </w:r>
      <w:r w:rsidR="003113DD">
        <w:fldChar w:fldCharType="begin"/>
      </w:r>
      <w:r w:rsidR="003113DD">
        <w:instrText xml:space="preserve"> ADDIN ZOTERO_ITEM CSL_CITATION {"citationID":"FEvlM5AL","properties":{"formattedCitation":"(WHO, 2022b)","plainCitation":"(WHO, 2022b)","noteIndex":0},"citationItems":[{"id":736,"uris":["http://zotero.org/users/16378538/items/6F85HCJ3"],"itemData":{"id":736,"type":"webpage","abstract":"Improving Sustainable Health Financing and Primary Health Care to Achieve Universal Health Coverage in Ghana","language":"en","title":"Improving Sustainable Health Financing and Primary Health Care to Achieve Universal Health Coverage","URL":"https://www.who.int/news-room/feature-stories/detail/health-financing-primary-health-care-ghana-universal-health-coverage-roadmap","author":[{"family":"WHO","given":""}],"accessed":{"date-parts":[["2025",2,16]]},"issued":{"date-parts":[["2022",5,18]]}}}],"schema":"https://github.com/citation-style-language/schema/raw/master/csl-citation.json"} </w:instrText>
      </w:r>
      <w:r w:rsidR="003113DD">
        <w:fldChar w:fldCharType="separate"/>
      </w:r>
      <w:r w:rsidR="003113DD" w:rsidRPr="003113DD">
        <w:rPr>
          <w:rFonts w:cs="Arial"/>
        </w:rPr>
        <w:t>(WHO, 2022b)</w:t>
      </w:r>
      <w:r w:rsidR="003113DD">
        <w:fldChar w:fldCharType="end"/>
      </w:r>
      <w:r w:rsidRPr="002F794A">
        <w:t>. Rural areas of Ghana function at a doctor-to-population ratio of 1:12,000, which exceeds the national benchmark of 1:5,705, making expert medical care challenging to obtain</w:t>
      </w:r>
      <w:r w:rsidR="003113DD">
        <w:t xml:space="preserve"> </w:t>
      </w:r>
      <w:r w:rsidR="003113DD">
        <w:fldChar w:fldCharType="begin"/>
      </w:r>
      <w:r w:rsidR="003113DD">
        <w:instrText xml:space="preserve"> ADDIN ZOTERO_ITEM CSL_CITATION {"citationID":"esprE8x0","properties":{"formattedCitation":"(Pathak, 2018)","plainCitation":"(Pathak, 2018)","noteIndex":0},"citationItems":[{"id":821,"uris":["http://zotero.org/users/16378538/items/BBUSN7Y8"],"itemData":{"id":821,"type":"post-weblog","abstract":"Private and public health facilities are improving in Ghana to match the changing health profiles for better access and affordability of healthcare services.","language":"en-US","title":"Emerging Public Health Issues in Ghana | JLI Blog","URL":"https://www.jliedu.com/blog/emerging-public-health-issues-ghana/","author":[{"family":"Pathak","given":"Naresh"}],"accessed":{"date-parts":[["2025",2,16]]},"issued":{"date-parts":[["2018",10,10]]}}}],"schema":"https://github.com/citation-style-language/schema/raw/master/csl-citation.json"} </w:instrText>
      </w:r>
      <w:r w:rsidR="003113DD">
        <w:fldChar w:fldCharType="separate"/>
      </w:r>
      <w:r w:rsidR="003113DD" w:rsidRPr="003113DD">
        <w:rPr>
          <w:rFonts w:cs="Arial"/>
        </w:rPr>
        <w:t>(Pathak, 2018)</w:t>
      </w:r>
      <w:r w:rsidR="003113DD">
        <w:fldChar w:fldCharType="end"/>
      </w:r>
      <w:r w:rsidRPr="002F794A">
        <w:t>.</w:t>
      </w:r>
    </w:p>
    <w:p w14:paraId="76DE6C88" w14:textId="79F90519" w:rsidR="002F794A" w:rsidRPr="002F794A" w:rsidRDefault="002F794A" w:rsidP="002F794A">
      <w:r w:rsidRPr="002F794A">
        <w:t>Rural communities usually do not have healthcare facilities, so residents must make extensive trips for their medical needs. The supply chain problems, along with delayed National Health Insurance Scheme (NHIS) reimbursements, lead to essential medicine and equipment shortages at public hospitals</w:t>
      </w:r>
      <w:r w:rsidR="003113DD">
        <w:t xml:space="preserve"> </w:t>
      </w:r>
      <w:r w:rsidR="003113DD">
        <w:fldChar w:fldCharType="begin"/>
      </w:r>
      <w:r w:rsidR="003113DD">
        <w:instrText xml:space="preserve"> ADDIN ZOTERO_ITEM CSL_CITATION {"citationID":"GSiSjdiC","properties":{"formattedCitation":"(Pathak, 2018)","plainCitation":"(Pathak, 2018)","noteIndex":0},"citationItems":[{"id":821,"uris":["http://zotero.org/users/16378538/items/BBUSN7Y8"],"itemData":{"id":821,"type":"post-weblog","abstract":"Private and public health facilities are improving in Ghana to match the changing health profiles for better access and affordability of healthcare services.","language":"en-US","title":"Emerging Public Health Issues in Ghana | JLI Blog","URL":"https://www.jliedu.com/blog/emerging-public-health-issues-ghana/","author":[{"family":"Pathak","given":"Naresh"}],"accessed":{"date-parts":[["2025",2,16]]},"issued":{"date-parts":[["2018",10,10]]}}}],"schema":"https://github.com/citation-style-language/schema/raw/master/csl-citation.json"} </w:instrText>
      </w:r>
      <w:r w:rsidR="003113DD">
        <w:fldChar w:fldCharType="separate"/>
      </w:r>
      <w:r w:rsidR="003113DD" w:rsidRPr="003113DD">
        <w:rPr>
          <w:rFonts w:cs="Arial"/>
        </w:rPr>
        <w:t>(Pathak, 2018)</w:t>
      </w:r>
      <w:r w:rsidR="003113DD">
        <w:fldChar w:fldCharType="end"/>
      </w:r>
      <w:r w:rsidRPr="002F794A">
        <w:t>. The 65% distribution of tertiary healthcare facilities occurs within urban areas, so rural populations must depend on under-equipped Community-Based Health Planning and Services (CHPS) compounds that have limited resources and medical inventory</w:t>
      </w:r>
      <w:r w:rsidR="003113DD">
        <w:t xml:space="preserve"> </w:t>
      </w:r>
      <w:r w:rsidR="003113DD">
        <w:fldChar w:fldCharType="begin"/>
      </w:r>
      <w:r w:rsidR="003113DD">
        <w:instrText xml:space="preserve"> ADDIN ZOTERO_ITEM CSL_CITATION {"citationID":"ckZobdjZ","properties":{"formattedCitation":"(Adusei et al., 2024)","plainCitation":"(Adusei et al., 2024)","noteIndex":0},"citationItems":[{"id":671,"uris":["http://zotero.org/users/16378538/items/HYURV3VK"],"itemData":{"id":671,"type":"article-journal","abstract":"Introduction\nGhana established Community-based Health Planning and Services (CHPS) as the primary point of contact for primary healthcare in 1999. CHPS has since emerged as the country’s primary strategy for providing close-to-client healthcare delivery, with numerous positive health outcomes recorded as a result of its implementation. There is, however currently a paucity of systematic reviews of the literature on CHPS. The purpose of this study was not only to investigate dominant trends and research themes in Community-based Health Planning and Services, but also to track the evolution of the CHPS intervention from its inception to the present.\n\nMethod\nWe adopted a systematic review approach for selected articles that were searched on Google Scholar, PubMed, and Scopus databases. The study was conducted and guided by the Preferred Reporting Items for Systematic Reviews and Meta-Analyses (PRISMA) guideline. We then applied a reflexive thematic analysis approach in synthesizing the results.\n\nResults\nThe search resulted in 127 articles of which 59 were included in the final review. Twenty (20) papers targeted the national level, eighteen (18) for the regional level, sixteen (16) for the district level, two (2) for the sub-district level, and three (3) papers targeted the community. The years 2017 and 2019 were recorded to be the years with the highest number of publications on CHPS in Ghana.\n\nConclusion\nCommunity-based Health Planning and Services (CHPS) is an effective tool in addressing barriers and challenges to accessing quality and affordable health care causing significant effects on health. It provides close-to-client healthcare delivery in the community.","container-title":"Frontiers in Public Health","DOI":"10.3389/fpubh.2024.1337803","ISSN":"2296-2565","journalAbbreviation":"Front Public Health","note":"PMID: 38504682\nPMCID: PMC10948426","page":"1337803","source":"PubMed Central","title":"Community-based Health Planning and Services programme in Ghana: a systematic review","title-short":"Community-based Health Planning and Services programme in Ghana","volume":"12","author":[{"family":"Adusei","given":"Abena Boahemaa"},{"family":"Bour","given":"Helen"},{"family":"Amu","given":"Hubert"},{"family":"Afriyie","given":"Augustine"}],"issued":{"date-parts":[["2024",3,5]]}}}],"schema":"https://github.com/citation-style-language/schema/raw/master/csl-citation.json"} </w:instrText>
      </w:r>
      <w:r w:rsidR="003113DD">
        <w:fldChar w:fldCharType="separate"/>
      </w:r>
      <w:r w:rsidR="003113DD" w:rsidRPr="003113DD">
        <w:rPr>
          <w:rFonts w:cs="Arial"/>
        </w:rPr>
        <w:t>(Adusei et al., 2024)</w:t>
      </w:r>
      <w:r w:rsidR="003113DD">
        <w:fldChar w:fldCharType="end"/>
      </w:r>
      <w:r w:rsidRPr="002F794A">
        <w:t>.</w:t>
      </w:r>
    </w:p>
    <w:p w14:paraId="4DF69DD5" w14:textId="492F36A2" w:rsidR="002F794A" w:rsidRPr="002F794A" w:rsidRDefault="002F794A" w:rsidP="002F794A">
      <w:r w:rsidRPr="002F794A">
        <w:t>The government has taken various steps to resolve these problems. The Agenda 111 initiative works to build three psychiatric hospitals in addition to seven regional hospitals and 101 district hospitals, which will enhance healthcare availability in remote areas</w:t>
      </w:r>
      <w:r w:rsidR="003113DD">
        <w:t xml:space="preserve"> </w:t>
      </w:r>
      <w:r w:rsidR="003113DD">
        <w:fldChar w:fldCharType="begin"/>
      </w:r>
      <w:r w:rsidR="003113DD">
        <w:instrText xml:space="preserve"> ADDIN ZOTERO_ITEM CSL_CITATION {"citationID":"TiRVduVx","properties":{"formattedCitation":"(Escribano-Ferrer et al., 2016)","plainCitation":"(Escribano-Ferrer et al., 2016)","noteIndex":0},"citationItems":[{"id":691,"uris":["http://zotero.org/users/16378538/items/3HCHEMKS"],"itemData":{"id":691,"type":"article-journal","abstract":"Background\nGhana has made major strides in improving access to health services. Despite these improvements, Ghana did not meet the Millennium Development Goals 4 and 5. Quality of care is a major factor that could explain this shortfall.\n\nObjective\nTo understand current practice and to identify needs in the area of quality of care in Ghana for improving health outcomes and to guide the National Institute for Health and Care Excellence (NICE) in supporting the care quality improvement efforts in Ghana.\n\nMethods\nThe directory of existing standards, guidelines and protocols of the Ghana Health Service was reviewed and sixteen in-depth interviews were conducted to identify interventions that addressed quality of care. Additional information was obtained during a NICE scoping visit to Accra followed by a study tour of Ghanaian stakeholders to NICE and to the National Health Service.\n\nResults\nSince 1988, 489 policy interventions have been identified that address quality of care. Among them, the development of health protocols and guidelines were the most frequent interventions (n=150), followed by health policies and strategies (n=106); interventions related to health information (n=77); development of training manuals and staff training (n=69); development of regulations (n=38) and interventions related to organisation of services (n=15).\n\nConclusions\nGhana has made significant efforts in developing guidelines, policies and conducting in-service training. Supervision, monitoring and evaluation have also received attention. However, less effort has been made in developing processes and systems and involving communities and service users. Some recommendations were made to guide the future work on quality of care.\n\nFunding\nRockefeller Foundation","container-title":"Ghana Medical Journal","ISSN":"0016-9560","issue":"4","journalAbbreviation":"Ghana Med J","note":"PMID: 28579630\nPMCID: PMC5443676","page":"238-247","source":"PubMed Central","title":"Quality of Health Care in Ghana: Mapping of Interventions and the Way Forward","title-short":"Quality of Health Care in Ghana","volume":"50","author":[{"family":"Escribano-Ferrer","given":"Blanca"},{"family":"Cluzeau","given":"Francoise"},{"family":"Cutler","given":"Derek"},{"family":"Akufo","given":"Christiana"},{"family":"Chalkidou","given":"Kalipso"}],"issued":{"date-parts":[["2016",12]]}}}],"schema":"https://github.com/citation-style-language/schema/raw/master/csl-citation.json"} </w:instrText>
      </w:r>
      <w:r w:rsidR="003113DD">
        <w:fldChar w:fldCharType="separate"/>
      </w:r>
      <w:r w:rsidR="003113DD" w:rsidRPr="003113DD">
        <w:rPr>
          <w:rFonts w:cs="Arial"/>
        </w:rPr>
        <w:t>(Escribano-Ferrer et al., 2016)</w:t>
      </w:r>
      <w:r w:rsidR="003113DD">
        <w:fldChar w:fldCharType="end"/>
      </w:r>
      <w:r w:rsidRPr="002F794A">
        <w:t>. The initiative to expand CHPS works to improve primary healthcare delivery for rural population areas</w:t>
      </w:r>
      <w:r w:rsidR="003113DD">
        <w:t xml:space="preserve"> </w:t>
      </w:r>
      <w:r w:rsidR="003113DD">
        <w:fldChar w:fldCharType="begin"/>
      </w:r>
      <w:r w:rsidR="003113DD">
        <w:instrText xml:space="preserve"> ADDIN ZOTERO_ITEM CSL_CITATION {"citationID":"OxXPTj6u","properties":{"formattedCitation":"(World Bank Group, 2024)","plainCitation":"(World Bank Group, 2024)","noteIndex":0},"citationItems":[{"id":694,"uris":["http://zotero.org/users/16378538/items/IEW7DQCY"],"itemData":{"id":694,"type":"webpage","title":"Current health expenditure (% of GDP) - Ghana | Data","URL":"https://data.worldbank.org/indicator/SH.XPD.CHEX.GD.ZS?locations=GH","author":[{"family":"World Bank Group","given":""}],"accessed":{"date-parts":[["2025",2,15]]},"issued":{"date-parts":[["2024",4,15]]}}}],"schema":"https://github.com/citation-style-language/schema/raw/master/csl-citation.json"} </w:instrText>
      </w:r>
      <w:r w:rsidR="003113DD">
        <w:fldChar w:fldCharType="separate"/>
      </w:r>
      <w:r w:rsidR="003113DD" w:rsidRPr="003113DD">
        <w:rPr>
          <w:rFonts w:cs="Arial"/>
        </w:rPr>
        <w:t>(World Bank Group, 2024)</w:t>
      </w:r>
      <w:r w:rsidR="003113DD">
        <w:fldChar w:fldCharType="end"/>
      </w:r>
      <w:r w:rsidRPr="002F794A">
        <w:t>. The NHIS continues to improve its operations to diminish financial access challenges to healthcare, but reimbursement delays have not been resolved yet</w:t>
      </w:r>
      <w:r w:rsidR="003113DD">
        <w:t xml:space="preserve"> </w:t>
      </w:r>
      <w:r w:rsidR="003113DD">
        <w:fldChar w:fldCharType="begin"/>
      </w:r>
      <w:r w:rsidR="003113DD">
        <w:instrText xml:space="preserve"> ADDIN ZOTERO_ITEM CSL_CITATION {"citationID":"NoyFvbDo","properties":{"formattedCitation":"(Christmals &amp; Aidam, 2020)","plainCitation":"(Christmals &amp; Aidam, 2020)","noteIndex":0},"citationItems":[{"id":698,"uris":["http://zotero.org/users/16378538/items/E3V6WMLG"],"itemData":{"id":698,"type":"article-journal","abstract":"South Africa is having difficulties in rolling out the National Health Insurance(NHI) policy. There are ongoing arguments on whether the NHI will provide access to quality and equitable healthcare it is intended to and whether South Africa is ready ...","container-title":"Risk Management and Healthcare Policy","DOI":"10.2147/RMHP.S245615","language":"en","note":"PMID: 33061721","page":"1879","source":"pmc.ncbi.nlm.nih.gov","title":"Implementation of the National Health Insurance Scheme (NHIS) in Ghana: Lessons for South Africa and Low- and Middle-Income Countries","title-short":"Implementation of the National Health Insurance Scheme (NHIS) in Ghana","volume":"13","author":[{"family":"Christmals","given":"Christmal Dela"},{"family":"Aidam","given":"Kizito"}],"issued":{"date-parts":[["2020",10,2]]}}}],"schema":"https://github.com/citation-style-language/schema/raw/master/csl-citation.json"} </w:instrText>
      </w:r>
      <w:r w:rsidR="003113DD">
        <w:fldChar w:fldCharType="separate"/>
      </w:r>
      <w:r w:rsidR="003113DD" w:rsidRPr="003113DD">
        <w:rPr>
          <w:rFonts w:cs="Arial"/>
        </w:rPr>
        <w:t>(</w:t>
      </w:r>
      <w:proofErr w:type="spellStart"/>
      <w:r w:rsidR="003113DD" w:rsidRPr="003113DD">
        <w:rPr>
          <w:rFonts w:cs="Arial"/>
        </w:rPr>
        <w:t>Christmals</w:t>
      </w:r>
      <w:proofErr w:type="spellEnd"/>
      <w:r w:rsidR="003113DD" w:rsidRPr="003113DD">
        <w:rPr>
          <w:rFonts w:cs="Arial"/>
        </w:rPr>
        <w:t xml:space="preserve"> &amp; Aidam, 2020)</w:t>
      </w:r>
      <w:r w:rsidR="003113DD">
        <w:fldChar w:fldCharType="end"/>
      </w:r>
      <w:r w:rsidRPr="002F794A">
        <w:t>. Through its Lightwave Health Management Information System, the government continues to digitise patient records with the goal of enhancing healthcare operations</w:t>
      </w:r>
      <w:r w:rsidR="003113DD">
        <w:t xml:space="preserve"> </w:t>
      </w:r>
      <w:r w:rsidR="003113DD">
        <w:lastRenderedPageBreak/>
        <w:fldChar w:fldCharType="begin"/>
      </w:r>
      <w:r w:rsidR="003113DD">
        <w:instrText xml:space="preserve"> ADDIN ZOTERO_ITEM CSL_CITATION {"citationID":"KxSJT3Sn","properties":{"formattedCitation":"(Owusu et al., 2023)","plainCitation":"(Owusu et al., 2023)","noteIndex":0},"citationItems":[{"id":809,"uris":["http://zotero.org/users/16378538/items/ADZ5F3YH"],"itemData":{"id":809,"type":"article-journal","abstract":"Noncommunicable diseases (NCDs) are a growing public health challenge in Ghana. Health promotion can provide useful avenues to reduce the incidence of NCDs in the country. We used the Ottawa Framework to assess health promotion efforts for the prevention and control of NCDs in Ghana. Data were collected using key informant interviews and documentary sources. A content analysis approach was adopted for data analysis using Nvivo 11 Software. We found a strong policy framework for NCD prevention in Ghana with the ratification of several international protocols and resolutions and the development of national and specific NCD-related policies. Implementation of these policies, however, remains achallenge due to limited resources and the overconcentration on communicable diseases. Attempts have been made to create a supportive environment through increased access to NCD services but there are serious challenges. Respondents believe the current environment does not support healthy eating and promotes unhealthy use of alcohol. The Community-based Health Planning and Services (CHPS) program engenders community participation in health but has been affected by inadequate resources. Personal skills and education programs on NCDs are erratic and confined to a few municipalities. We also found that NCD services in Ghana continue to be clinical and less preventative. These findings have far-reaching implications for practice and require health planners in Ghana to pay equal attention in terms of budgetary allocations and other resources to both NCDs and communicable diseases.","container-title":"PLOS Global Public Health","DOI":"10.1371/journal.pgph.0002408","ISSN":"2767-3375","issue":"9","journalAbbreviation":"PLOS Glob Public Health","note":"PMID: 37747848\nPMCID: PMC10519596","page":"e0002408","source":"PubMed Central","title":"Exploring health promotion efforts for non-communicable disease prevention and control in Ghana","volume":"3","author":[{"family":"Owusu","given":"Mark Fordjour"},{"family":"Adu","given":"Joseph"},{"family":"Dortey","given":"Benjamin Ansah"},{"family":"Gyamfi","given":"Sebastian"},{"family":"Martin-Yeboah","given":"Ebenezer"}],"issued":{"date-parts":[["2023",9,25]]}}}],"schema":"https://github.com/citation-style-language/schema/raw/master/csl-citation.json"} </w:instrText>
      </w:r>
      <w:r w:rsidR="003113DD">
        <w:fldChar w:fldCharType="separate"/>
      </w:r>
      <w:r w:rsidR="003113DD" w:rsidRPr="003113DD">
        <w:rPr>
          <w:rFonts w:cs="Arial"/>
        </w:rPr>
        <w:t>(Owusu et al., 2023)</w:t>
      </w:r>
      <w:r w:rsidR="003113DD">
        <w:fldChar w:fldCharType="end"/>
      </w:r>
      <w:r w:rsidRPr="002F794A">
        <w:t>. The introduction of Zipline drone deliveries through supply chain innovation has improved medical product distribution to remote areas</w:t>
      </w:r>
      <w:r w:rsidR="003113DD">
        <w:t xml:space="preserve"> </w:t>
      </w:r>
      <w:r w:rsidR="003113DD">
        <w:fldChar w:fldCharType="begin"/>
      </w:r>
      <w:r w:rsidR="003113DD">
        <w:instrText xml:space="preserve"> ADDIN ZOTERO_ITEM CSL_CITATION {"citationID":"FYDCm3q8","properties":{"formattedCitation":"(World Bank Group, 2024)","plainCitation":"(World Bank Group, 2024)","noteIndex":0},"citationItems":[{"id":694,"uris":["http://zotero.org/users/16378538/items/IEW7DQCY"],"itemData":{"id":694,"type":"webpage","title":"Current health expenditure (% of GDP) - Ghana | Data","URL":"https://data.worldbank.org/indicator/SH.XPD.CHEX.GD.ZS?locations=GH","author":[{"family":"World Bank Group","given":""}],"accessed":{"date-parts":[["2025",2,15]]},"issued":{"date-parts":[["2024",4,15]]}}}],"schema":"https://github.com/citation-style-language/schema/raw/master/csl-citation.json"} </w:instrText>
      </w:r>
      <w:r w:rsidR="003113DD">
        <w:fldChar w:fldCharType="separate"/>
      </w:r>
      <w:r w:rsidR="003113DD" w:rsidRPr="003113DD">
        <w:rPr>
          <w:rFonts w:cs="Arial"/>
        </w:rPr>
        <w:t>(World Bank Group, 2024)</w:t>
      </w:r>
      <w:r w:rsidR="003113DD">
        <w:fldChar w:fldCharType="end"/>
      </w:r>
      <w:r w:rsidRPr="002F794A">
        <w:t>. The progress in healthcare policies represents advancement, yet extended investments together with better resource distribution will ensure equal healthcare access for all Ghanaians.</w:t>
      </w:r>
    </w:p>
    <w:p w14:paraId="4ADD798C" w14:textId="7BB46E56" w:rsidR="007263E8" w:rsidRPr="002F794A" w:rsidRDefault="007263E8" w:rsidP="007263E8">
      <w:pPr>
        <w:pStyle w:val="Heading2"/>
      </w:pPr>
      <w:r w:rsidRPr="002F794A">
        <w:t>5.4 Campaigns Addressing Public Health Issues</w:t>
      </w:r>
    </w:p>
    <w:p w14:paraId="03E56F6A" w14:textId="347760B5" w:rsidR="002F794A" w:rsidRPr="002F794A" w:rsidRDefault="002F794A" w:rsidP="002F794A">
      <w:r w:rsidRPr="002F794A">
        <w:t>Ghana as a nation is solving its public health problems by running extensive efforts which combine prevention strategies with health literacy programmes and vaccination programmes</w:t>
      </w:r>
      <w:r w:rsidR="003113DD">
        <w:t xml:space="preserve"> </w:t>
      </w:r>
      <w:r w:rsidR="003113DD">
        <w:fldChar w:fldCharType="begin"/>
      </w:r>
      <w:r w:rsidR="003113DD">
        <w:instrText xml:space="preserve"> ADDIN ZOTERO_ITEM CSL_CITATION {"citationID":"N6602MYb","properties":{"formattedCitation":"(WHO, 2022b)","plainCitation":"(WHO, 2022b)","noteIndex":0},"citationItems":[{"id":736,"uris":["http://zotero.org/users/16378538/items/6F85HCJ3"],"itemData":{"id":736,"type":"webpage","abstract":"Improving Sustainable Health Financing and Primary Health Care to Achieve Universal Health Coverage in Ghana","language":"en","title":"Improving Sustainable Health Financing and Primary Health Care to Achieve Universal Health Coverage","URL":"https://www.who.int/news-room/feature-stories/detail/health-financing-primary-health-care-ghana-universal-health-coverage-roadmap","author":[{"family":"WHO","given":""}],"accessed":{"date-parts":[["2025",2,16]]},"issued":{"date-parts":[["2022",5,18]]}}}],"schema":"https://github.com/citation-style-language/schema/raw/master/csl-citation.json"} </w:instrText>
      </w:r>
      <w:r w:rsidR="003113DD">
        <w:fldChar w:fldCharType="separate"/>
      </w:r>
      <w:r w:rsidR="003113DD" w:rsidRPr="003113DD">
        <w:rPr>
          <w:rFonts w:cs="Arial"/>
        </w:rPr>
        <w:t>(WHO, 2022b)</w:t>
      </w:r>
      <w:r w:rsidR="003113DD">
        <w:fldChar w:fldCharType="end"/>
      </w:r>
      <w:r w:rsidRPr="002F794A">
        <w:t>. The Community-Based Health Planning and Services (CHPS) initiative operates as a prevention effort by bridging healthcare access to rural areas through community engagement for health promotion activities and disease prevention programmes</w:t>
      </w:r>
      <w:r w:rsidR="003113DD">
        <w:t xml:space="preserve"> </w:t>
      </w:r>
      <w:r w:rsidR="003113DD">
        <w:fldChar w:fldCharType="begin"/>
      </w:r>
      <w:r w:rsidR="003113DD">
        <w:instrText xml:space="preserve"> ADDIN ZOTERO_ITEM CSL_CITATION {"citationID":"qT3CzrRq","properties":{"formattedCitation":"(Dzando et al., 2021)","plainCitation":"(Dzando et al., 2021)","noteIndex":0},"citationItems":[{"id":673,"uris":["http://zotero.org/users/16378538/items/V77MWL53"],"itemData":{"id":673,"type":"article-journal","abstract":"The Coronavirus pandemic has caused more deaths than any other single disease since the outbreak was confirmed. The World Health Organization in collaboration with national and international health agencies continues to lead the way in bracing global healthcare systems to fight the pandemic. There are variations in national capacities towards the preparedness and management of the pandemic. The Government of Ghana, through the Ministry of Health and Ghana Health Service, continues to provide policy and operational directions towards the containment of the pandemic. The purpose of this study is to review the setup of the healthcare sector in Ghana in light of the ongoing pandemic. This study is a narrative literature review in which data was extracted from electronic databases such as PubMed, Google Scholar, Scopus and Ebscohost that published Covid-19 research articles from Ghana. Literature was analysed and discussed based on the structures and systems available in the healthcare sector, as well as trends available from the global perspective. The healthcare sector in Ghana continues to support the citizenry in the wake of the Coronavirus pandemic. The government provides regular updates and continue to pledge their support in dealing with the effects of the pandemic. Challenges with accessibility, workforce, funding, and infrastructure remain the major hindrances in fighting the pandemic. The government and healthcare partners need to continually reform the healthcare system to meet the increasing demand for healthcare during the pandemic., \nSignificance for public health\nThe Coronavirus pandemic continues to test healthcare systems globally. Developing countries with low resources and poor healthcare systems stand a risk of succumbing to the devastating effects of the pandemic. This study provides a brief insight into existing systematic healthcare gaps in the Ghanaian healthcare system and can serve as a wake-up call to policymakers to re-evaluate and augment the current systems to provide quality healthcare to the citizenry during the pandemic.","container-title":"Journal of Public Health Research","DOI":"10.4081/jphr.2021.2448","ISSN":"2279-9028","issue":"1","journalAbbreviation":"J Public Health Res","note":"PMID: 34351103\nPMCID: PMC8847958","page":"2448","source":"PubMed Central","title":"Healthcare in Ghana amidst the coronavirus pandemic: A narrative literature review","title-short":"Healthcare in Ghana amidst the coronavirus pandemic","volume":"11","author":[{"family":"Dzando","given":"Gideon"},{"family":"Salifu","given":"Seidu"},{"family":"Donyi","given":"Anthony Bimba"},{"family":"Akpeke","given":"Hope"},{"family":"Kumah","given":"Augustine"},{"family":"Dordunu","given":"Rebecca"},{"family":"Nonoh","given":"Elisha A."}],"issued":{"date-parts":[["2021",8,4]]}}}],"schema":"https://github.com/citation-style-language/schema/raw/master/csl-citation.json"} </w:instrText>
      </w:r>
      <w:r w:rsidR="003113DD">
        <w:fldChar w:fldCharType="separate"/>
      </w:r>
      <w:r w:rsidR="003113DD" w:rsidRPr="003113DD">
        <w:rPr>
          <w:rFonts w:cs="Arial"/>
        </w:rPr>
        <w:t>(Dzando et al., 2021)</w:t>
      </w:r>
      <w:r w:rsidR="003113DD">
        <w:fldChar w:fldCharType="end"/>
      </w:r>
      <w:r w:rsidRPr="002F794A">
        <w:t>. The World Cancer Day 2025 campaign educates people about prostate and liver cancer early detection together with their treatment, and the Tobacco Harm Reduction campaign promotes smoking reduction through safer nicotine substitutes</w:t>
      </w:r>
      <w:r w:rsidR="003113DD">
        <w:t xml:space="preserve"> </w:t>
      </w:r>
      <w:r w:rsidR="003113DD">
        <w:fldChar w:fldCharType="begin"/>
      </w:r>
      <w:r w:rsidR="003113DD">
        <w:instrText xml:space="preserve"> ADDIN ZOTERO_ITEM CSL_CITATION {"citationID":"xLuv47hb","properties":{"formattedCitation":"(Acquah-Hagan et al., 2021)","plainCitation":"(Acquah-Hagan et al., 2021)","noteIndex":0},"citationItems":[{"id":762,"uris":["http://zotero.org/users/16378538/items/QDXX6QLE"],"itemData":{"id":762,"type":"article-journal","abstract":"Background. Access to healthcare remains a challenge towards the achievement of the Sustainable Development Goals in Ghana. There still remain inequalities in the distribution of health services especially among vulnerable groups despite sustained efforts to strengthen the health system. This study was conducted to analyze access differentials among different vulnerable groups in the context of primary healthcare under a National Health Insurance Scheme (NHIS) in Ghana. Methods. This study was a descriptive cross-sectional study conducted among multilevel participants of vulnerable groups in Kumasi Metropolis: 710 vulnerable people constituting elderly/aged (n = 359), pregnant women (n = 117), head poters (teenage girls who migrated from the northern Ghana mainly to the capital cities of the Ashanti and Greater Accra region to help in carrying of goods for their livelihood) (n = 86), sex workers (n = 75), and other vulnerable groups (people with disabilities and street participants) (n = 73). Data were collected using a semistructured questionnaire. Poisson regression with robust variance was used to access the association between vulnerability and access to healthcare. Results. Close to a fifth, 18.5% of the study respondents were unable to access care at any point in time during the last 12 months. Reasons for the inability to access healthcare included limited funding (69.7%), poor attitude of service providers (7.6%), distance to health centers (8.3%), and religious reasons (6.2%). More than 95% of respondents were insured under the NHIS, but acceptability of service provision under the NHIS was low among the vulnerable groups. In the crude models, pregnant women had lower prevalence of access to medications as compared to the elderly (prevalence ratio (PR): 0.88; 95% CI: 0.80–0.98). Head poters and other vulnerable groups were also less likely to view healthcare as affordable as compared to the elderly. The differences in healthcare access observed were attenuated after adjustment for sociodemographic characteristics and healthcare-related factors. Conclusions. Despite the introduction of a NHIS in Ghana, this study highlights challenges in healthcare access among vulnerable populations independent of the type of vulnerability. This suggests the need for stakeholders to work to address access differentials in the NHIS and adopt other innovative care strategies that may have broader applicability for all populations.","container-title":"Advances in Public Health","DOI":"10.1155/2021/9911436","ISSN":"2314-7784","issue":"1","language":"en","license":"Copyright © 2021 Gertrude Acquah-Hagan et al.","note":"_eprint: https://onlinelibrary.wiley.com/doi/pdf/10.1155/2021/9911436","page":"9911436","source":"Wiley Online Library","title":"Access Differentials in Primary Healthcare among Vulnerable Populations in a Health Insurance Setting in Kumasi Metropolis, Ghana: A Cross-Sectional Study","title-short":"Access Differentials in Primary Healthcare among Vulnerable Populations in a Health Insurance Setting in Kumasi Metropolis, Ghana","volume":"2021","author":[{"family":"Acquah-Hagan","given":"Gertrude"},{"family":"Boateng","given":"Daniel"},{"family":"Appiah-Brempong","given":"Emmanuel"},{"family":"Twum","given":"Peter"},{"family":"Atta","given":"Joseph Amankwa"},{"family":"Agyei-Baffour","given":"Peter"}],"issued":{"date-parts":[["2021"]]}}}],"schema":"https://github.com/citation-style-language/schema/raw/master/csl-citation.json"} </w:instrText>
      </w:r>
      <w:r w:rsidR="003113DD">
        <w:fldChar w:fldCharType="separate"/>
      </w:r>
      <w:r w:rsidR="003113DD" w:rsidRPr="003113DD">
        <w:rPr>
          <w:rFonts w:cs="Arial"/>
        </w:rPr>
        <w:t>(Acquah-Hagan et al., 2021)</w:t>
      </w:r>
      <w:r w:rsidR="003113DD">
        <w:fldChar w:fldCharType="end"/>
      </w:r>
      <w:r w:rsidRPr="002F794A">
        <w:t>.</w:t>
      </w:r>
    </w:p>
    <w:p w14:paraId="13EFFAE5" w14:textId="71E37D1B" w:rsidR="002F794A" w:rsidRPr="002F794A" w:rsidRDefault="002F794A" w:rsidP="002F794A">
      <w:r w:rsidRPr="002F794A">
        <w:t>The Ghana Health Service uses health education as a main strategy by conducting public relations campaigns which aim to reduce vaccine resistance and spread knowledge about NCDs</w:t>
      </w:r>
      <w:r w:rsidR="003113DD">
        <w:t xml:space="preserve"> </w:t>
      </w:r>
      <w:r w:rsidR="003113DD">
        <w:fldChar w:fldCharType="begin"/>
      </w:r>
      <w:r w:rsidR="003113DD">
        <w:instrText xml:space="preserve"> ADDIN ZOTERO_ITEM CSL_CITATION {"citationID":"yiQTZSMo","properties":{"formattedCitation":"(Wahab &amp; Hassan, 2025)","plainCitation":"(Wahab &amp; Hassan, 2025)","noteIndex":0},"citationItems":[{"id":769,"uris":["http://zotero.org/users/16378538/items/888VM63T"],"itemData":{"id":769,"type":"entry-encyclopedia","abstract":"Healthcare in Ghana is mostly provided by the national government, and less than 5% of GDP is spent on healthcare. The healthcare system still has challenges with access, especially in rural areas not near public hospitals.\nHistorically, the healthcare system has gone through several major periods, pre and post-colonial. In the precolonial period traditional priests, clerics, and herbalists were the primary care givers, offering advice. The use of traditional healers persists mostly in rural regions of Ghana.\nThe post-colonial period marks the beginning of government intervention on behalf of healthcare through a variety of policies on different government regimes. Interventions were plagued with inadequate performance and rising costs for consumers. These policies culminate to the implementation of the National Health Insurance Scheme (NHIS). The NHIS is currently serves people in both the formal and informal employment sectors and seeks to increase access to healthcare for all Ghanaians. While NHIS is still in use, its performance and problems are studied by researchers to identify needed areas of reform.","container-title":"Wikipedia","language":"en","license":"Creative Commons Attribution-ShareAlike License","note":"Page Version ID: 1272031855","source":"Wikipedia","title":"Healthcare in Ghana","URL":"https://en.wikipedia.org/w/index.php?title=Healthcare_in_Ghana&amp;oldid=1272031855","author":[{"family":"Wahab","given":""},{"family":"Hassan","given":""}],"accessed":{"date-parts":[["2025",2,16]]},"issued":{"date-parts":[["2025",1,26]]}}}],"schema":"https://github.com/citation-style-language/schema/raw/master/csl-citation.json"} </w:instrText>
      </w:r>
      <w:r w:rsidR="003113DD">
        <w:fldChar w:fldCharType="separate"/>
      </w:r>
      <w:r w:rsidR="003113DD" w:rsidRPr="003113DD">
        <w:rPr>
          <w:rFonts w:cs="Arial"/>
        </w:rPr>
        <w:t>(Wahab &amp; Hassan, 2025)</w:t>
      </w:r>
      <w:r w:rsidR="003113DD">
        <w:fldChar w:fldCharType="end"/>
      </w:r>
      <w:r w:rsidRPr="002F794A">
        <w:t>. Sanitation and hygiene education programmes join the cholera vaccine campaign to train people about waterborne disease prevention</w:t>
      </w:r>
      <w:r w:rsidR="003113DD">
        <w:t xml:space="preserve"> </w:t>
      </w:r>
      <w:r w:rsidR="003113DD">
        <w:fldChar w:fldCharType="begin"/>
      </w:r>
      <w:r w:rsidR="003113DD">
        <w:instrText xml:space="preserve"> ADDIN ZOTERO_ITEM CSL_CITATION {"citationID":"4uZqk7u3","properties":{"formattedCitation":"(Escribano-Ferrer et al., 2016)","plainCitation":"(Escribano-Ferrer et al., 2016)","noteIndex":0},"citationItems":[{"id":691,"uris":["http://zotero.org/users/16378538/items/3HCHEMKS"],"itemData":{"id":691,"type":"article-journal","abstract":"Background\nGhana has made major strides in improving access to health services. Despite these improvements, Ghana did not meet the Millennium Development Goals 4 and 5. Quality of care is a major factor that could explain this shortfall.\n\nObjective\nTo understand current practice and to identify needs in the area of quality of care in Ghana for improving health outcomes and to guide the National Institute for Health and Care Excellence (NICE) in supporting the care quality improvement efforts in Ghana.\n\nMethods\nThe directory of existing standards, guidelines and protocols of the Ghana Health Service was reviewed and sixteen in-depth interviews were conducted to identify interventions that addressed quality of care. Additional information was obtained during a NICE scoping visit to Accra followed by a study tour of Ghanaian stakeholders to NICE and to the National Health Service.\n\nResults\nSince 1988, 489 policy interventions have been identified that address quality of care. Among them, the development of health protocols and guidelines were the most frequent interventions (n=150), followed by health policies and strategies (n=106); interventions related to health information (n=77); development of training manuals and staff training (n=69); development of regulations (n=38) and interventions related to organisation of services (n=15).\n\nConclusions\nGhana has made significant efforts in developing guidelines, policies and conducting in-service training. Supervision, monitoring and evaluation have also received attention. However, less effort has been made in developing processes and systems and involving communities and service users. Some recommendations were made to guide the future work on quality of care.\n\nFunding\nRockefeller Foundation","container-title":"Ghana Medical Journal","ISSN":"0016-9560","issue":"4","journalAbbreviation":"Ghana Med J","note":"PMID: 28579630\nPMCID: PMC5443676","page":"238-247","source":"PubMed Central","title":"Quality of Health Care in Ghana: Mapping of Interventions and the Way Forward","title-short":"Quality of Health Care in Ghana","volume":"50","author":[{"family":"Escribano-Ferrer","given":"Blanca"},{"family":"Cluzeau","given":"Francoise"},{"family":"Cutler","given":"Derek"},{"family":"Akufo","given":"Christiana"},{"family":"Chalkidou","given":"Kalipso"}],"issued":{"date-parts":[["2016",12]]}}}],"schema":"https://github.com/citation-style-language/schema/raw/master/csl-citation.json"} </w:instrText>
      </w:r>
      <w:r w:rsidR="003113DD">
        <w:fldChar w:fldCharType="separate"/>
      </w:r>
      <w:r w:rsidR="003113DD" w:rsidRPr="003113DD">
        <w:rPr>
          <w:rFonts w:cs="Arial"/>
        </w:rPr>
        <w:t>(Escribano-Ferrer et al., 2016)</w:t>
      </w:r>
      <w:r w:rsidR="003113DD">
        <w:fldChar w:fldCharType="end"/>
      </w:r>
      <w:r w:rsidRPr="002F794A">
        <w:t>. The goal of mental health awareness campaigns is to reduce prejudice among people by connecting mental health services with basic healthcare delivery.</w:t>
      </w:r>
    </w:p>
    <w:p w14:paraId="7878DE4F" w14:textId="21F93A7E" w:rsidR="002F794A" w:rsidRPr="002F794A" w:rsidRDefault="002F794A" w:rsidP="002F794A">
      <w:r w:rsidRPr="002F794A">
        <w:t>Disease prevention through vaccination drives consists of the National COVID-19 Vaccination Campaign and continuous polio and yellow fever immunisation programmes</w:t>
      </w:r>
      <w:r w:rsidR="003113DD">
        <w:t xml:space="preserve"> </w:t>
      </w:r>
      <w:r w:rsidR="003113DD">
        <w:fldChar w:fldCharType="begin"/>
      </w:r>
      <w:r w:rsidR="003113DD">
        <w:instrText xml:space="preserve"> ADDIN ZOTERO_ITEM CSL_CITATION {"citationID":"R7EZwTKK","properties":{"formattedCitation":"(WHO, 2022a)","plainCitation":"(WHO, 2022a)","noteIndex":0},"citationItems":[{"id":824,"uris":["http://zotero.org/users/16378538/items/YNGV7NC3"],"itemData":{"id":824,"type":"webpage","title":"Improving Sustainable Health Financing and Primary Health Care to Achieve Universal Health Coverage","URL":"https://www.who.int/news-room/feature-stories/detail/health-financing-primary-health-care-ghana-universal-health-coverage-roadmap","author":[{"family":"WHO","given":""}],"accessed":{"date-parts":[["2025",2,16]]},"issued":{"date-parts":[["2022",5,18]]}}}],"schema":"https://github.com/citation-style-language/schema/raw/master/csl-citation.json"} </w:instrText>
      </w:r>
      <w:r w:rsidR="003113DD">
        <w:fldChar w:fldCharType="separate"/>
      </w:r>
      <w:r w:rsidR="003113DD" w:rsidRPr="003113DD">
        <w:rPr>
          <w:rFonts w:cs="Arial"/>
        </w:rPr>
        <w:t>(WHO, 2022a)</w:t>
      </w:r>
      <w:r w:rsidR="003113DD">
        <w:fldChar w:fldCharType="end"/>
      </w:r>
      <w:r w:rsidRPr="002F794A">
        <w:t xml:space="preserve">. The </w:t>
      </w:r>
      <w:r w:rsidRPr="002F794A">
        <w:t>government-initiated</w:t>
      </w:r>
      <w:r w:rsidRPr="002F794A">
        <w:t xml:space="preserve"> cholera vaccination drives to protect vulnerable groups while implementing a five-year immunisation programme to enhance delivery of vaccine-preventable disease protection</w:t>
      </w:r>
      <w:r w:rsidR="003113DD">
        <w:t xml:space="preserve"> </w:t>
      </w:r>
      <w:r w:rsidR="003113DD">
        <w:fldChar w:fldCharType="begin"/>
      </w:r>
      <w:r w:rsidR="003113DD">
        <w:instrText xml:space="preserve"> ADDIN ZOTERO_ITEM CSL_CITATION {"citationID":"YioACgEK","properties":{"formattedCitation":"(Owusu et al., 2023)","plainCitation":"(Owusu et al., 2023)","noteIndex":0},"citationItems":[{"id":809,"uris":["http://zotero.org/users/16378538/items/ADZ5F3YH"],"itemData":{"id":809,"type":"article-journal","abstract":"Noncommunicable diseases (NCDs) are a growing public health challenge in Ghana. Health promotion can provide useful avenues to reduce the incidence of NCDs in the country. We used the Ottawa Framework to assess health promotion efforts for the prevention and control of NCDs in Ghana. Data were collected using key informant interviews and documentary sources. A content analysis approach was adopted for data analysis using Nvivo 11 Software. We found a strong policy framework for NCD prevention in Ghana with the ratification of several international protocols and resolutions and the development of national and specific NCD-related policies. Implementation of these policies, however, remains achallenge due to limited resources and the overconcentration on communicable diseases. Attempts have been made to create a supportive environment through increased access to NCD services but there are serious challenges. Respondents believe the current environment does not support healthy eating and promotes unhealthy use of alcohol. The Community-based Health Planning and Services (CHPS) program engenders community participation in health but has been affected by inadequate resources. Personal skills and education programs on NCDs are erratic and confined to a few municipalities. We also found that NCD services in Ghana continue to be clinical and less preventative. These findings have far-reaching implications for practice and require health planners in Ghana to pay equal attention in terms of budgetary allocations and other resources to both NCDs and communicable diseases.","container-title":"PLOS Global Public Health","DOI":"10.1371/journal.pgph.0002408","ISSN":"2767-3375","issue":"9","journalAbbreviation":"PLOS Glob Public Health","note":"PMID: 37747848\nPMCID: PMC10519596","page":"e0002408","source":"PubMed Central","title":"Exploring health promotion efforts for non-communicable disease prevention and control in Ghana","volume":"3","author":[{"family":"Owusu","given":"Mark Fordjour"},{"family":"Adu","given":"Joseph"},{"family":"Dortey","given":"Benjamin Ansah"},{"family":"Gyamfi","given":"Sebastian"},{"family":"Martin-Yeboah","given":"Ebenezer"}],"issued":{"date-parts":[["2023",9,25]]}}}],"schema":"https://github.com/citation-style-language/schema/raw/master/csl-citation.json"} </w:instrText>
      </w:r>
      <w:r w:rsidR="003113DD">
        <w:fldChar w:fldCharType="separate"/>
      </w:r>
      <w:r w:rsidR="003113DD" w:rsidRPr="003113DD">
        <w:rPr>
          <w:rFonts w:cs="Arial"/>
        </w:rPr>
        <w:t>(Owusu et al., 2023)</w:t>
      </w:r>
      <w:r w:rsidR="003113DD">
        <w:fldChar w:fldCharType="end"/>
      </w:r>
      <w:r w:rsidRPr="002F794A">
        <w:t>. Ghana focuses on health security improvement through regional meetings that help develop national public health agencies for disease monitoring and emergency response capabilities</w:t>
      </w:r>
      <w:r w:rsidR="003113DD">
        <w:t xml:space="preserve"> </w:t>
      </w:r>
      <w:r w:rsidR="003113DD">
        <w:fldChar w:fldCharType="begin"/>
      </w:r>
      <w:r w:rsidR="003113DD">
        <w:instrText xml:space="preserve"> ADDIN ZOTERO_ITEM CSL_CITATION {"citationID":"oiP2Jbfx","properties":{"formattedCitation":"(McCaskie, 2025)","plainCitation":"(McCaskie, 2025)","noteIndex":0},"citationItems":[{"id":723,"uris":["http://zotero.org/users/16378538/items/YRDUBW88"],"itemData":{"id":723,"type":"entry-encyclopedia","abstract":"Healthcare in Ghana is mostly provided by the national government, and less than 5% of GDP is spent on healthcare. The healthcare system still has challenges with access, especially in rural areas not near public hospitals.\nHistorically, the healthcare system has gone through several major periods, pre and post-colonial. In the precolonial period traditional priests, clerics, and herbalists were the primary care givers, offering advice. The use of traditional healers persists mostly in rural regions of Ghana.\nThe post-colonial period marks the beginning of government intervention on behalf of healthcare through a variety of policies on different government regimes. Interventions were plagued with inadequate performance and rising costs for consumers. These policies culminate to the implementation of the National Health Insurance Scheme (NHIS). The NHIS is currently serves people in both the formal and informal employment sectors and seeks to increase access to healthcare for all Ghanaians. While NHIS is still in use, its performance and problems are studied by researchers to identify needed areas of reform.","container-title":"Wikipedia","language":"en","license":"Creative Commons Attribution-ShareAlike License","note":"Page Version ID: 1272031855","source":"Wikipedia","title":"Healthcare in Ghana","URL":"https://en.wikipedia.org/w/index.php?title=Healthcare_in_Ghana&amp;oldid=1272031855","author":[{"family":"McCaskie","given":"T.C"}],"accessed":{"date-parts":[["2025",2,16]]},"issued":{"date-parts":[["2025",1,26]]}}}],"schema":"https://github.com/citation-style-language/schema/raw/master/csl-citation.json"} </w:instrText>
      </w:r>
      <w:r w:rsidR="003113DD">
        <w:fldChar w:fldCharType="separate"/>
      </w:r>
      <w:r w:rsidR="003113DD" w:rsidRPr="003113DD">
        <w:rPr>
          <w:rFonts w:cs="Arial"/>
        </w:rPr>
        <w:t>(McCaskie, 2025)</w:t>
      </w:r>
      <w:r w:rsidR="003113DD">
        <w:fldChar w:fldCharType="end"/>
      </w:r>
      <w:r w:rsidRPr="002F794A">
        <w:t>.</w:t>
      </w:r>
    </w:p>
    <w:p w14:paraId="4FF5629A" w14:textId="653043F4" w:rsidR="002F794A" w:rsidRPr="002F794A" w:rsidRDefault="002F794A" w:rsidP="002F794A">
      <w:r w:rsidRPr="002F794A">
        <w:lastRenderedPageBreak/>
        <w:t>Ghana shows its dedication to improving healthcare by implementing programmes that focus on disease prevention and educational programmes combined with vaccination strategies</w:t>
      </w:r>
      <w:r w:rsidR="003113DD">
        <w:t xml:space="preserve"> </w:t>
      </w:r>
      <w:r w:rsidR="003113DD">
        <w:fldChar w:fldCharType="begin"/>
      </w:r>
      <w:r w:rsidR="003113DD">
        <w:instrText xml:space="preserve"> ADDIN ZOTERO_ITEM CSL_CITATION {"citationID":"VVdXNZVT","properties":{"formattedCitation":"(McCaskie, 2025)","plainCitation":"(McCaskie, 2025)","noteIndex":0},"citationItems":[{"id":723,"uris":["http://zotero.org/users/16378538/items/YRDUBW88"],"itemData":{"id":723,"type":"entry-encyclopedia","abstract":"Healthcare in Ghana is mostly provided by the national government, and less than 5% of GDP is spent on healthcare. The healthcare system still has challenges with access, especially in rural areas not near public hospitals.\nHistorically, the healthcare system has gone through several major periods, pre and post-colonial. In the precolonial period traditional priests, clerics, and herbalists were the primary care givers, offering advice. The use of traditional healers persists mostly in rural regions of Ghana.\nThe post-colonial period marks the beginning of government intervention on behalf of healthcare through a variety of policies on different government regimes. Interventions were plagued with inadequate performance and rising costs for consumers. These policies culminate to the implementation of the National Health Insurance Scheme (NHIS). The NHIS is currently serves people in both the formal and informal employment sectors and seeks to increase access to healthcare for all Ghanaians. While NHIS is still in use, its performance and problems are studied by researchers to identify needed areas of reform.","container-title":"Wikipedia","language":"en","license":"Creative Commons Attribution-ShareAlike License","note":"Page Version ID: 1272031855","source":"Wikipedia","title":"Healthcare in Ghana","URL":"https://en.wikipedia.org/w/index.php?title=Healthcare_in_Ghana&amp;oldid=1272031855","author":[{"family":"McCaskie","given":"T.C"}],"accessed":{"date-parts":[["2025",2,16]]},"issued":{"date-parts":[["2025",1,26]]}}}],"schema":"https://github.com/citation-style-language/schema/raw/master/csl-citation.json"} </w:instrText>
      </w:r>
      <w:r w:rsidR="003113DD">
        <w:fldChar w:fldCharType="separate"/>
      </w:r>
      <w:r w:rsidR="003113DD" w:rsidRPr="003113DD">
        <w:rPr>
          <w:rFonts w:cs="Arial"/>
        </w:rPr>
        <w:t>(McCaskie, 2025)</w:t>
      </w:r>
      <w:r w:rsidR="003113DD">
        <w:fldChar w:fldCharType="end"/>
      </w:r>
      <w:r w:rsidRPr="002F794A">
        <w:t>. Long-term public health objectives require constant government backing as well as community participation together with international cooperation.</w:t>
      </w:r>
    </w:p>
    <w:p w14:paraId="59A2BB33" w14:textId="77777777" w:rsidR="009F4138" w:rsidRPr="002F794A" w:rsidRDefault="009F4138" w:rsidP="007263E8"/>
    <w:p w14:paraId="06650B97" w14:textId="24475D3C" w:rsidR="009F4138" w:rsidRPr="002F794A" w:rsidRDefault="009F4138" w:rsidP="009F4138">
      <w:pPr>
        <w:pStyle w:val="Heading1"/>
      </w:pPr>
      <w:r w:rsidRPr="002F794A">
        <w:t>6. Conclusion</w:t>
      </w:r>
    </w:p>
    <w:p w14:paraId="119DD273" w14:textId="632EFA75" w:rsidR="006E55B1" w:rsidRDefault="002F794A" w:rsidP="002F794A">
      <w:pPr>
        <w:rPr>
          <w:lang w:val="en-US"/>
        </w:rPr>
      </w:pPr>
      <w:r w:rsidRPr="002F794A">
        <w:rPr>
          <w:lang w:val="en-US"/>
        </w:rPr>
        <w:t xml:space="preserve">The health and social care system in Ghana aligns public and private services through the National Health Insurance Scheme (NHIS), yet several gaps still exist. Multiple specialised care services, including </w:t>
      </w:r>
      <w:r w:rsidRPr="002F794A">
        <w:rPr>
          <w:lang w:val="en-US"/>
        </w:rPr>
        <w:t>pediatric</w:t>
      </w:r>
      <w:r w:rsidRPr="002F794A">
        <w:rPr>
          <w:lang w:val="en-US"/>
        </w:rPr>
        <w:t>, geriatric, maternity, and mental healthcare, exist in Ghana thanks to regulatory oversight under Act 857 supported by different professionals. The execution of health services experiences delays because of rural healthcare deficits besides financial constraints and infrastructure limitations, yet government programmes Agenda 111 and telemedicine strive to improve service equity. Healthcare delivery improves through policy reforms and community initiatives, enhancing accessibility and well-being across all life stages.</w:t>
      </w:r>
    </w:p>
    <w:p w14:paraId="1C4B5025" w14:textId="77777777" w:rsidR="006E55B1" w:rsidRDefault="006E55B1">
      <w:pPr>
        <w:spacing w:line="259" w:lineRule="auto"/>
        <w:jc w:val="left"/>
        <w:rPr>
          <w:lang w:val="en-US"/>
        </w:rPr>
      </w:pPr>
      <w:r>
        <w:rPr>
          <w:lang w:val="en-US"/>
        </w:rPr>
        <w:br w:type="page"/>
      </w:r>
    </w:p>
    <w:p w14:paraId="57582F7D" w14:textId="4B44619D" w:rsidR="00A843D5" w:rsidRDefault="002F794A" w:rsidP="002F794A">
      <w:pPr>
        <w:pStyle w:val="Heading1"/>
      </w:pPr>
      <w:r>
        <w:lastRenderedPageBreak/>
        <w:t>References</w:t>
      </w:r>
    </w:p>
    <w:p w14:paraId="4ACF57C8" w14:textId="77777777" w:rsidR="003113DD" w:rsidRDefault="006E55B1" w:rsidP="003113DD">
      <w:pPr>
        <w:pStyle w:val="Bibliography"/>
      </w:pPr>
      <w:r>
        <w:fldChar w:fldCharType="begin"/>
      </w:r>
      <w:r w:rsidR="00125CF4">
        <w:instrText xml:space="preserve"> ADDIN ZOTERO_BIBL {"uncited":[],"omitted":[],"custom":[]} CSL_BIBLIOGRAPHY </w:instrText>
      </w:r>
      <w:r>
        <w:fldChar w:fldCharType="separate"/>
      </w:r>
      <w:r w:rsidR="003113DD">
        <w:t>Acquah-Hagan, G., Boateng, D., Appiah-</w:t>
      </w:r>
      <w:proofErr w:type="spellStart"/>
      <w:r w:rsidR="003113DD">
        <w:t>Brempong</w:t>
      </w:r>
      <w:proofErr w:type="spellEnd"/>
      <w:r w:rsidR="003113DD">
        <w:t xml:space="preserve">, E., Twum, P., Atta, J. A., &amp; Agyei-Baffour, P. (2021). Access Differentials in Primary Healthcare among Vulnerable Populations in a Health Insurance Setting in Kumasi Metropolis, Ghana: A Cross-Sectional Study. </w:t>
      </w:r>
      <w:r w:rsidR="003113DD">
        <w:rPr>
          <w:i/>
          <w:iCs/>
        </w:rPr>
        <w:t>Advances in Public Health</w:t>
      </w:r>
      <w:r w:rsidR="003113DD">
        <w:t xml:space="preserve">, </w:t>
      </w:r>
      <w:r w:rsidR="003113DD">
        <w:rPr>
          <w:i/>
          <w:iCs/>
        </w:rPr>
        <w:t>2021</w:t>
      </w:r>
      <w:r w:rsidR="003113DD">
        <w:t>(1), 9911436. https://doi.org/10.1155/2021/9911436</w:t>
      </w:r>
    </w:p>
    <w:p w14:paraId="0F67639C" w14:textId="77777777" w:rsidR="003113DD" w:rsidRDefault="003113DD" w:rsidP="003113DD">
      <w:pPr>
        <w:pStyle w:val="Bibliography"/>
      </w:pPr>
      <w:proofErr w:type="spellStart"/>
      <w:r>
        <w:t>Adawudu</w:t>
      </w:r>
      <w:proofErr w:type="spellEnd"/>
      <w:r>
        <w:t xml:space="preserve">, E. A., Aidam, K., Oduro, E., </w:t>
      </w:r>
      <w:proofErr w:type="spellStart"/>
      <w:r>
        <w:t>Miezah</w:t>
      </w:r>
      <w:proofErr w:type="spellEnd"/>
      <w:r>
        <w:t xml:space="preserve">, D., &amp; Vorderstrasse, A. (2024). The Effects of Ghana’s Free Maternal and Healthcare Policy on Maternal and Infant Healthcare: A Scoping Review. </w:t>
      </w:r>
      <w:r>
        <w:rPr>
          <w:i/>
          <w:iCs/>
        </w:rPr>
        <w:t>Health Services Insights</w:t>
      </w:r>
      <w:r>
        <w:t xml:space="preserve">, </w:t>
      </w:r>
      <w:r>
        <w:rPr>
          <w:i/>
          <w:iCs/>
        </w:rPr>
        <w:t>17</w:t>
      </w:r>
      <w:r>
        <w:t>, 11786329241274481. https://doi.org/10.1177/11786329241274481</w:t>
      </w:r>
    </w:p>
    <w:p w14:paraId="0C6503E2" w14:textId="77777777" w:rsidR="003113DD" w:rsidRDefault="003113DD" w:rsidP="003113DD">
      <w:pPr>
        <w:pStyle w:val="Bibliography"/>
      </w:pPr>
      <w:r>
        <w:t xml:space="preserve">Adusei, A. B., Bour, H., Amu, H., &amp; Afriyie, A. (2024). Community-based Health Planning and Services programme in Ghana: A systematic review. </w:t>
      </w:r>
      <w:r>
        <w:rPr>
          <w:i/>
          <w:iCs/>
        </w:rPr>
        <w:t>Frontiers in Public Health</w:t>
      </w:r>
      <w:r>
        <w:t xml:space="preserve">, </w:t>
      </w:r>
      <w:r>
        <w:rPr>
          <w:i/>
          <w:iCs/>
        </w:rPr>
        <w:t>12</w:t>
      </w:r>
      <w:r>
        <w:t>, 1337803. https://doi.org/10.3389/fpubh.2024.1337803</w:t>
      </w:r>
    </w:p>
    <w:p w14:paraId="1A52AF06" w14:textId="77777777" w:rsidR="003113DD" w:rsidRDefault="003113DD" w:rsidP="003113DD">
      <w:pPr>
        <w:pStyle w:val="Bibliography"/>
      </w:pPr>
      <w:r>
        <w:t xml:space="preserve">Agyemang, A. (2021, December 1). </w:t>
      </w:r>
      <w:r>
        <w:rPr>
          <w:i/>
          <w:iCs/>
        </w:rPr>
        <w:t>Long-Term Care and Caregiving for Older Adults in Africa | AARP International</w:t>
      </w:r>
      <w:r>
        <w:t>. https://www.aarpinternational.org/the-journal/current-edition/journal-articles-blog/2021/12/atj2021-akosua</w:t>
      </w:r>
    </w:p>
    <w:p w14:paraId="71113C50" w14:textId="77777777" w:rsidR="003113DD" w:rsidRDefault="003113DD" w:rsidP="003113DD">
      <w:pPr>
        <w:pStyle w:val="Bibliography"/>
      </w:pPr>
      <w:r>
        <w:t xml:space="preserve">Amankwa, B. (2023, April 6). </w:t>
      </w:r>
      <w:r>
        <w:rPr>
          <w:i/>
          <w:iCs/>
        </w:rPr>
        <w:t>Prioritizing Health for All to reduce inequalities | United Nations Development Programme</w:t>
      </w:r>
      <w:r>
        <w:t>. https://www.undp.org/ghana/blog/prioritizing-health-all-reduce-inequalities</w:t>
      </w:r>
    </w:p>
    <w:p w14:paraId="3D43BFAD" w14:textId="77777777" w:rsidR="003113DD" w:rsidRDefault="003113DD" w:rsidP="003113DD">
      <w:pPr>
        <w:pStyle w:val="Bibliography"/>
      </w:pPr>
      <w:r>
        <w:t>Amenga-</w:t>
      </w:r>
      <w:proofErr w:type="spellStart"/>
      <w:r>
        <w:t>Etengo</w:t>
      </w:r>
      <w:proofErr w:type="spellEnd"/>
      <w:r>
        <w:t xml:space="preserve">, I. (2022, September 26). </w:t>
      </w:r>
      <w:r>
        <w:rPr>
          <w:i/>
          <w:iCs/>
        </w:rPr>
        <w:t>Improving health regulation in Ghana | Results for Development</w:t>
      </w:r>
      <w:r>
        <w:t>. https://r4d.org/blog/improving-health-regulation-in-ghana/</w:t>
      </w:r>
    </w:p>
    <w:p w14:paraId="6B1D1800" w14:textId="77777777" w:rsidR="003113DD" w:rsidRDefault="003113DD" w:rsidP="003113DD">
      <w:pPr>
        <w:pStyle w:val="Bibliography"/>
      </w:pPr>
      <w:r>
        <w:lastRenderedPageBreak/>
        <w:t xml:space="preserve">Ampomah, S. (2016, February 2). Policy Documents. </w:t>
      </w:r>
      <w:r>
        <w:rPr>
          <w:i/>
          <w:iCs/>
        </w:rPr>
        <w:t>Ministry Of Health</w:t>
      </w:r>
      <w:r>
        <w:t>. https://www.moh.gov.gh/policy-documents/</w:t>
      </w:r>
    </w:p>
    <w:p w14:paraId="562EB521" w14:textId="77777777" w:rsidR="003113DD" w:rsidRDefault="003113DD" w:rsidP="003113DD">
      <w:pPr>
        <w:pStyle w:val="Bibliography"/>
      </w:pPr>
      <w:proofErr w:type="spellStart"/>
      <w:r>
        <w:t>Asamani</w:t>
      </w:r>
      <w:proofErr w:type="spellEnd"/>
      <w:r>
        <w:t xml:space="preserve">, J. A., </w:t>
      </w:r>
      <w:proofErr w:type="spellStart"/>
      <w:r>
        <w:t>Christmals</w:t>
      </w:r>
      <w:proofErr w:type="spellEnd"/>
      <w:r>
        <w:t xml:space="preserve">, C. D., &amp; Reitsma, G. M. (2021). Modelling the supply and need for health professionals for primary health care in Ghana: Implications for health professions education and employment planning. </w:t>
      </w:r>
      <w:proofErr w:type="spellStart"/>
      <w:r>
        <w:rPr>
          <w:i/>
          <w:iCs/>
        </w:rPr>
        <w:t>PLoS</w:t>
      </w:r>
      <w:proofErr w:type="spellEnd"/>
      <w:r>
        <w:rPr>
          <w:i/>
          <w:iCs/>
        </w:rPr>
        <w:t xml:space="preserve"> ONE</w:t>
      </w:r>
      <w:r>
        <w:t xml:space="preserve">, </w:t>
      </w:r>
      <w:r>
        <w:rPr>
          <w:i/>
          <w:iCs/>
        </w:rPr>
        <w:t>16</w:t>
      </w:r>
      <w:r>
        <w:t>(9), e0257957. https://doi.org/10.1371/journal.pone.0257957</w:t>
      </w:r>
    </w:p>
    <w:p w14:paraId="58E79A03" w14:textId="77777777" w:rsidR="003113DD" w:rsidRDefault="003113DD" w:rsidP="003113DD">
      <w:pPr>
        <w:pStyle w:val="Bibliography"/>
      </w:pPr>
      <w:proofErr w:type="spellStart"/>
      <w:r>
        <w:t>Atakro</w:t>
      </w:r>
      <w:proofErr w:type="spellEnd"/>
      <w:r>
        <w:t xml:space="preserve">, C. A., </w:t>
      </w:r>
      <w:proofErr w:type="spellStart"/>
      <w:r>
        <w:t>Atakro</w:t>
      </w:r>
      <w:proofErr w:type="spellEnd"/>
      <w:r>
        <w:t xml:space="preserve">, A., Aboagye, J. S., Blay, A. A., Addo, S. B., Agyare, D. F., </w:t>
      </w:r>
      <w:proofErr w:type="spellStart"/>
      <w:r>
        <w:t>Adatara</w:t>
      </w:r>
      <w:proofErr w:type="spellEnd"/>
      <w:r>
        <w:t>, P., Amoa-</w:t>
      </w:r>
      <w:proofErr w:type="spellStart"/>
      <w:r>
        <w:t>Gyarteng</w:t>
      </w:r>
      <w:proofErr w:type="spellEnd"/>
      <w:r>
        <w:t xml:space="preserve">, K. G., </w:t>
      </w:r>
      <w:proofErr w:type="spellStart"/>
      <w:r>
        <w:t>Menlah</w:t>
      </w:r>
      <w:proofErr w:type="spellEnd"/>
      <w:r>
        <w:t xml:space="preserve">, A., Garti, I., Boni, G. S., Berchie, O. K., &amp; Ansong, I. K. (2021). Older people’s challenges and expectations of healthcare in Ghana: A qualitative study. </w:t>
      </w:r>
      <w:r>
        <w:rPr>
          <w:i/>
          <w:iCs/>
        </w:rPr>
        <w:t>PLOS ONE</w:t>
      </w:r>
      <w:r>
        <w:t xml:space="preserve">, </w:t>
      </w:r>
      <w:r>
        <w:rPr>
          <w:i/>
          <w:iCs/>
        </w:rPr>
        <w:t>16</w:t>
      </w:r>
      <w:r>
        <w:t>(1), e0245451. https://doi.org/10.1371/journal.pone.0245451</w:t>
      </w:r>
    </w:p>
    <w:p w14:paraId="480C5BED" w14:textId="77777777" w:rsidR="003113DD" w:rsidRDefault="003113DD" w:rsidP="003113DD">
      <w:pPr>
        <w:pStyle w:val="Bibliography"/>
      </w:pPr>
      <w:proofErr w:type="spellStart"/>
      <w:r>
        <w:t>Awuviry</w:t>
      </w:r>
      <w:proofErr w:type="spellEnd"/>
      <w:r>
        <w:t xml:space="preserve">-Newton, K., </w:t>
      </w:r>
      <w:proofErr w:type="spellStart"/>
      <w:r>
        <w:t>Abekah</w:t>
      </w:r>
      <w:proofErr w:type="spellEnd"/>
      <w:r>
        <w:t xml:space="preserve">-Carter, K., Ofori-Dua, K., Gyasi, R. M., Newton, C. N., Agyemang-Duah, W., Kowal, P., &amp; </w:t>
      </w:r>
      <w:proofErr w:type="spellStart"/>
      <w:r>
        <w:t>Dintrans</w:t>
      </w:r>
      <w:proofErr w:type="spellEnd"/>
      <w:r>
        <w:t xml:space="preserve">, P. V. (2022). Housing conditions and long-term care needs of older adults in Ghana: Evidence from the WHO SAGE Ghana Wave 1. </w:t>
      </w:r>
      <w:r>
        <w:rPr>
          <w:i/>
          <w:iCs/>
        </w:rPr>
        <w:t>PLOS Global Public Health</w:t>
      </w:r>
      <w:r>
        <w:t xml:space="preserve">, </w:t>
      </w:r>
      <w:r>
        <w:rPr>
          <w:i/>
          <w:iCs/>
        </w:rPr>
        <w:t>2</w:t>
      </w:r>
      <w:r>
        <w:t>(12), e0000863. https://doi.org/10.1371/journal.pgph.0000863</w:t>
      </w:r>
    </w:p>
    <w:p w14:paraId="1D2F7016" w14:textId="77777777" w:rsidR="003113DD" w:rsidRDefault="003113DD" w:rsidP="003113DD">
      <w:pPr>
        <w:pStyle w:val="Bibliography"/>
      </w:pPr>
      <w:r>
        <w:t xml:space="preserve">Baatiema, L., </w:t>
      </w:r>
      <w:proofErr w:type="spellStart"/>
      <w:r>
        <w:t>Sumah</w:t>
      </w:r>
      <w:proofErr w:type="spellEnd"/>
      <w:r>
        <w:t xml:space="preserve">, A., Tang, P., &amp; </w:t>
      </w:r>
      <w:proofErr w:type="spellStart"/>
      <w:r>
        <w:t>Ganle</w:t>
      </w:r>
      <w:proofErr w:type="spellEnd"/>
      <w:r>
        <w:t xml:space="preserve">, J. (2016, December 2). </w:t>
      </w:r>
      <w:r>
        <w:rPr>
          <w:i/>
          <w:iCs/>
        </w:rPr>
        <w:t>Community health workers in Ghana: The need for greater policy attention | BMJ Global Health</w:t>
      </w:r>
      <w:r>
        <w:t>. https://gh.bmj.com/content/1/4/e000141</w:t>
      </w:r>
    </w:p>
    <w:p w14:paraId="3FEBBF6E" w14:textId="77777777" w:rsidR="003113DD" w:rsidRDefault="003113DD" w:rsidP="003113DD">
      <w:pPr>
        <w:pStyle w:val="Bibliography"/>
      </w:pPr>
      <w:proofErr w:type="spellStart"/>
      <w:r>
        <w:t>Baldholm</w:t>
      </w:r>
      <w:proofErr w:type="spellEnd"/>
      <w:r>
        <w:t xml:space="preserve">, A. (2024). </w:t>
      </w:r>
      <w:r>
        <w:rPr>
          <w:i/>
          <w:iCs/>
        </w:rPr>
        <w:t xml:space="preserve">Ghanaian Healthcare Research </w:t>
      </w:r>
      <w:proofErr w:type="spellStart"/>
      <w:r>
        <w:rPr>
          <w:i/>
          <w:iCs/>
        </w:rPr>
        <w:t>adn</w:t>
      </w:r>
      <w:proofErr w:type="spellEnd"/>
      <w:r>
        <w:rPr>
          <w:i/>
          <w:iCs/>
        </w:rPr>
        <w:t xml:space="preserve"> </w:t>
      </w:r>
      <w:proofErr w:type="spellStart"/>
      <w:r>
        <w:rPr>
          <w:i/>
          <w:iCs/>
        </w:rPr>
        <w:t>Refelction</w:t>
      </w:r>
      <w:proofErr w:type="spellEnd"/>
      <w:r>
        <w:t>.</w:t>
      </w:r>
    </w:p>
    <w:p w14:paraId="521BA4B8" w14:textId="77777777" w:rsidR="003113DD" w:rsidRDefault="003113DD" w:rsidP="003113DD">
      <w:pPr>
        <w:pStyle w:val="Bibliography"/>
      </w:pPr>
      <w:proofErr w:type="spellStart"/>
      <w:r>
        <w:t>Christmals</w:t>
      </w:r>
      <w:proofErr w:type="spellEnd"/>
      <w:r>
        <w:t xml:space="preserve">, C. D., &amp; Aidam, K. (2020). Implementation of the National Health Insurance Scheme (NHIS) in Ghana: Lessons for South Africa and Low- and Middle-Income </w:t>
      </w:r>
      <w:r>
        <w:lastRenderedPageBreak/>
        <w:t xml:space="preserve">Countries. </w:t>
      </w:r>
      <w:r>
        <w:rPr>
          <w:i/>
          <w:iCs/>
        </w:rPr>
        <w:t>Risk Management and Healthcare Policy</w:t>
      </w:r>
      <w:r>
        <w:t xml:space="preserve">, </w:t>
      </w:r>
      <w:r>
        <w:rPr>
          <w:i/>
          <w:iCs/>
        </w:rPr>
        <w:t>13</w:t>
      </w:r>
      <w:r>
        <w:t>, 1879. https://doi.org/10.2147/RMHP.S245615</w:t>
      </w:r>
    </w:p>
    <w:p w14:paraId="098B04CF" w14:textId="77777777" w:rsidR="003113DD" w:rsidRDefault="003113DD" w:rsidP="003113DD">
      <w:pPr>
        <w:pStyle w:val="Bibliography"/>
      </w:pPr>
      <w:r>
        <w:t xml:space="preserve">Coe, C. (2021, April 5). </w:t>
      </w:r>
      <w:r>
        <w:rPr>
          <w:i/>
          <w:iCs/>
        </w:rPr>
        <w:t>Long-term care for the aged in Ghana is on the back burner. Here is how to change it</w:t>
      </w:r>
      <w:r>
        <w:t>. Down To Earth. https://www.downtoearth.org.in/africa/long-term-care-for-the-aged-in-ghana-is-on-the-back-burner-here-is-how-to-change-it-76312</w:t>
      </w:r>
    </w:p>
    <w:p w14:paraId="35442422" w14:textId="77777777" w:rsidR="003113DD" w:rsidRDefault="003113DD" w:rsidP="003113DD">
      <w:pPr>
        <w:pStyle w:val="Bibliography"/>
      </w:pPr>
      <w:r>
        <w:t xml:space="preserve">Diana, M. (2025, February 11). </w:t>
      </w:r>
      <w:r>
        <w:rPr>
          <w:i/>
          <w:iCs/>
        </w:rPr>
        <w:t>First Lady calls for commitment to improve accessibility to health care</w:t>
      </w:r>
      <w:r>
        <w:t>. Graphic Online. https://www.graphic.com.gh/news/general-news/ghana-news-first-lady-calls-for-commitment-to-improve-accessibility-to-health-care.html</w:t>
      </w:r>
    </w:p>
    <w:p w14:paraId="122B0944" w14:textId="77777777" w:rsidR="003113DD" w:rsidRDefault="003113DD" w:rsidP="003113DD">
      <w:pPr>
        <w:pStyle w:val="Bibliography"/>
      </w:pPr>
      <w:r>
        <w:t xml:space="preserve">Dovie, D. A. (2019). The Status of Older Adult Care in Contemporary Ghana: A Profile of Some Emerging Issues. </w:t>
      </w:r>
      <w:r>
        <w:rPr>
          <w:i/>
          <w:iCs/>
        </w:rPr>
        <w:t>Frontiers in Sociology</w:t>
      </w:r>
      <w:r>
        <w:t xml:space="preserve">, </w:t>
      </w:r>
      <w:r>
        <w:rPr>
          <w:i/>
          <w:iCs/>
        </w:rPr>
        <w:t>4</w:t>
      </w:r>
      <w:r>
        <w:t>, 25. https://doi.org/10.3389/fsoc.2019.00025</w:t>
      </w:r>
    </w:p>
    <w:p w14:paraId="180F322C" w14:textId="77777777" w:rsidR="003113DD" w:rsidRDefault="003113DD" w:rsidP="003113DD">
      <w:pPr>
        <w:pStyle w:val="Bibliography"/>
      </w:pPr>
      <w:r>
        <w:t xml:space="preserve">Drislane, F. W., </w:t>
      </w:r>
      <w:proofErr w:type="spellStart"/>
      <w:r>
        <w:t>Akpalu</w:t>
      </w:r>
      <w:proofErr w:type="spellEnd"/>
      <w:r>
        <w:t xml:space="preserve">, A., &amp; </w:t>
      </w:r>
      <w:proofErr w:type="spellStart"/>
      <w:r>
        <w:t>Wegdam</w:t>
      </w:r>
      <w:proofErr w:type="spellEnd"/>
      <w:r>
        <w:t xml:space="preserve">, H. H. J. (2014). The Medical System in Ghana. </w:t>
      </w:r>
      <w:r>
        <w:rPr>
          <w:i/>
          <w:iCs/>
        </w:rPr>
        <w:t>The Yale Journal of Biology and Medicine</w:t>
      </w:r>
      <w:r>
        <w:t xml:space="preserve">, </w:t>
      </w:r>
      <w:r>
        <w:rPr>
          <w:i/>
          <w:iCs/>
        </w:rPr>
        <w:t>87</w:t>
      </w:r>
      <w:r>
        <w:t>(3), 321–326.</w:t>
      </w:r>
    </w:p>
    <w:p w14:paraId="1A048BDE" w14:textId="77777777" w:rsidR="003113DD" w:rsidRDefault="003113DD" w:rsidP="003113DD">
      <w:pPr>
        <w:pStyle w:val="Bibliography"/>
      </w:pPr>
      <w:r>
        <w:t xml:space="preserve">Dzando, G., Salifu, S., Donyi, A. B., </w:t>
      </w:r>
      <w:proofErr w:type="spellStart"/>
      <w:r>
        <w:t>Akpeke</w:t>
      </w:r>
      <w:proofErr w:type="spellEnd"/>
      <w:r>
        <w:t xml:space="preserve">, H., Kumah, A., </w:t>
      </w:r>
      <w:proofErr w:type="spellStart"/>
      <w:r>
        <w:t>Dordunu</w:t>
      </w:r>
      <w:proofErr w:type="spellEnd"/>
      <w:r>
        <w:t xml:space="preserve">, R., &amp; </w:t>
      </w:r>
      <w:proofErr w:type="spellStart"/>
      <w:r>
        <w:t>Nonoh</w:t>
      </w:r>
      <w:proofErr w:type="spellEnd"/>
      <w:r>
        <w:t xml:space="preserve">, E. A. (2021). Healthcare in Ghana amidst the coronavirus pandemic: A narrative literature review. </w:t>
      </w:r>
      <w:r>
        <w:rPr>
          <w:i/>
          <w:iCs/>
        </w:rPr>
        <w:t>Journal of Public Health Research</w:t>
      </w:r>
      <w:r>
        <w:t xml:space="preserve">, </w:t>
      </w:r>
      <w:r>
        <w:rPr>
          <w:i/>
          <w:iCs/>
        </w:rPr>
        <w:t>11</w:t>
      </w:r>
      <w:r>
        <w:t>(1), 2448. https://doi.org/10.4081/jphr.2021.2448</w:t>
      </w:r>
    </w:p>
    <w:p w14:paraId="3B767ADF" w14:textId="77777777" w:rsidR="003113DD" w:rsidRDefault="003113DD" w:rsidP="003113DD">
      <w:pPr>
        <w:pStyle w:val="Bibliography"/>
      </w:pPr>
      <w:r>
        <w:t xml:space="preserve">Escribano-Ferrer, B., </w:t>
      </w:r>
      <w:proofErr w:type="spellStart"/>
      <w:r>
        <w:t>Cluzeau</w:t>
      </w:r>
      <w:proofErr w:type="spellEnd"/>
      <w:r>
        <w:t xml:space="preserve">, F., Cutler, D., Akufo, C., &amp; </w:t>
      </w:r>
      <w:proofErr w:type="spellStart"/>
      <w:r>
        <w:t>Chalkidou</w:t>
      </w:r>
      <w:proofErr w:type="spellEnd"/>
      <w:r>
        <w:t xml:space="preserve">, K. (2016). Quality of Health Care in Ghana: Mapping of Interventions and the Way Forward. </w:t>
      </w:r>
      <w:r>
        <w:rPr>
          <w:i/>
          <w:iCs/>
        </w:rPr>
        <w:t>Ghana Medical Journal</w:t>
      </w:r>
      <w:r>
        <w:t xml:space="preserve">, </w:t>
      </w:r>
      <w:r>
        <w:rPr>
          <w:i/>
          <w:iCs/>
        </w:rPr>
        <w:t>50</w:t>
      </w:r>
      <w:r>
        <w:t>(4), 238–247.</w:t>
      </w:r>
    </w:p>
    <w:p w14:paraId="4B5491D5" w14:textId="77777777" w:rsidR="003113DD" w:rsidRDefault="003113DD" w:rsidP="003113DD">
      <w:pPr>
        <w:pStyle w:val="Bibliography"/>
      </w:pPr>
      <w:r>
        <w:lastRenderedPageBreak/>
        <w:t>Frimpong</w:t>
      </w:r>
      <w:r>
        <w:rPr>
          <w:rFonts w:ascii="Cambria Math" w:hAnsi="Cambria Math" w:cs="Cambria Math"/>
        </w:rPr>
        <w:t>‐</w:t>
      </w:r>
      <w:r>
        <w:t xml:space="preserve">Manso, K., Cudjoe, E., </w:t>
      </w:r>
      <w:proofErr w:type="spellStart"/>
      <w:r>
        <w:t>Agbadi</w:t>
      </w:r>
      <w:proofErr w:type="spellEnd"/>
      <w:r>
        <w:t xml:space="preserve">, P., Abdullah, A., </w:t>
      </w:r>
      <w:proofErr w:type="spellStart"/>
      <w:r>
        <w:t>Deliege</w:t>
      </w:r>
      <w:proofErr w:type="spellEnd"/>
      <w:r>
        <w:t xml:space="preserve">, A., &amp; Bansal, A. (2024). Deinstitutionalization of children in residential care facilities: Experiences and perceptions of professionals in Ghana. </w:t>
      </w:r>
      <w:r>
        <w:rPr>
          <w:i/>
          <w:iCs/>
        </w:rPr>
        <w:t>Child &amp; Family Social Work</w:t>
      </w:r>
      <w:r>
        <w:t xml:space="preserve">, </w:t>
      </w:r>
      <w:r>
        <w:rPr>
          <w:i/>
          <w:iCs/>
        </w:rPr>
        <w:t>29</w:t>
      </w:r>
      <w:r>
        <w:t>(2), 306–315. https://doi.org/10.1111/cfs.13081</w:t>
      </w:r>
    </w:p>
    <w:p w14:paraId="066B6389" w14:textId="77777777" w:rsidR="003113DD" w:rsidRDefault="003113DD" w:rsidP="003113DD">
      <w:pPr>
        <w:pStyle w:val="Bibliography"/>
      </w:pPr>
      <w:r>
        <w:t xml:space="preserve">GH Headlines. (2025, January 10). </w:t>
      </w:r>
      <w:r>
        <w:rPr>
          <w:i/>
          <w:iCs/>
        </w:rPr>
        <w:t xml:space="preserve">Complete list of all government ministries in 2025 under Mahama administration | </w:t>
      </w:r>
      <w:proofErr w:type="spellStart"/>
      <w:r>
        <w:rPr>
          <w:i/>
          <w:iCs/>
        </w:rPr>
        <w:t>GhHeadlines</w:t>
      </w:r>
      <w:proofErr w:type="spellEnd"/>
      <w:r>
        <w:rPr>
          <w:i/>
          <w:iCs/>
        </w:rPr>
        <w:t xml:space="preserve"> Total News Total Information</w:t>
      </w:r>
      <w:r>
        <w:t>. https://news.ghheadlines.com/agency/3news/20250111/167458367/complete-list-of-all-government-ministries-in-2025-under-mahama-administration</w:t>
      </w:r>
    </w:p>
    <w:p w14:paraId="60D6395D" w14:textId="77777777" w:rsidR="003113DD" w:rsidRDefault="003113DD" w:rsidP="003113DD">
      <w:pPr>
        <w:pStyle w:val="Bibliography"/>
      </w:pPr>
      <w:r>
        <w:t xml:space="preserve">Gie, L., &amp; Hoffman, J. (2022). Changing long-term care realities and futures for older persons in (West) Africa. </w:t>
      </w:r>
      <w:r>
        <w:rPr>
          <w:i/>
          <w:iCs/>
        </w:rPr>
        <w:t>South African Journal of Science</w:t>
      </w:r>
      <w:r>
        <w:t xml:space="preserve">, </w:t>
      </w:r>
      <w:r>
        <w:rPr>
          <w:i/>
          <w:iCs/>
        </w:rPr>
        <w:t>118</w:t>
      </w:r>
      <w:r>
        <w:t>(3–4), 1–2. https://doi.org/10.17159/sajs.2022/12759</w:t>
      </w:r>
    </w:p>
    <w:p w14:paraId="15638047" w14:textId="77777777" w:rsidR="003113DD" w:rsidRDefault="003113DD" w:rsidP="003113DD">
      <w:pPr>
        <w:pStyle w:val="Bibliography"/>
      </w:pPr>
      <w:r>
        <w:t xml:space="preserve">GIPC. (2022, November). </w:t>
      </w:r>
      <w:r>
        <w:rPr>
          <w:i/>
          <w:iCs/>
        </w:rPr>
        <w:t>Ghana’s Healthcare Sector Report</w:t>
      </w:r>
      <w:r>
        <w:t>.</w:t>
      </w:r>
    </w:p>
    <w:p w14:paraId="253CCEF4" w14:textId="77777777" w:rsidR="003113DD" w:rsidRDefault="003113DD" w:rsidP="003113DD">
      <w:pPr>
        <w:pStyle w:val="Bibliography"/>
      </w:pPr>
      <w:r>
        <w:t xml:space="preserve">HeFRA. (2016, April 19). </w:t>
      </w:r>
      <w:r>
        <w:rPr>
          <w:i/>
          <w:iCs/>
        </w:rPr>
        <w:t>Homepage 01—HeFRA</w:t>
      </w:r>
      <w:r>
        <w:t>. http://hefra.gov.gh/</w:t>
      </w:r>
    </w:p>
    <w:p w14:paraId="28DC3218" w14:textId="77777777" w:rsidR="003113DD" w:rsidRDefault="003113DD" w:rsidP="003113DD">
      <w:pPr>
        <w:pStyle w:val="Bibliography"/>
      </w:pPr>
      <w:r>
        <w:t xml:space="preserve">Heller, P. S., &amp; Hsiao, W. C. (2023). CHAPTER 6: Stages of Health System Development and Health System Performance. In </w:t>
      </w:r>
      <w:r>
        <w:rPr>
          <w:i/>
          <w:iCs/>
        </w:rPr>
        <w:t>What Macroeconomists Should Know about Health Care Policy</w:t>
      </w:r>
      <w:r>
        <w:t>. International Monetary Fund. https://www.elibrary.imf.org/display/book/9781589066182/ch06.xml</w:t>
      </w:r>
    </w:p>
    <w:p w14:paraId="227A9930" w14:textId="77777777" w:rsidR="003113DD" w:rsidRDefault="003113DD" w:rsidP="003113DD">
      <w:pPr>
        <w:pStyle w:val="Bibliography"/>
      </w:pPr>
      <w:r>
        <w:t xml:space="preserve">International Trade Administration. (2022, July 22). </w:t>
      </w:r>
      <w:r>
        <w:rPr>
          <w:i/>
          <w:iCs/>
        </w:rPr>
        <w:t>Ghana—Healthcare</w:t>
      </w:r>
      <w:r>
        <w:t>. https://www.trade.gov/country-commercial-guides/ghana-healthcare</w:t>
      </w:r>
    </w:p>
    <w:p w14:paraId="54539171" w14:textId="77777777" w:rsidR="003113DD" w:rsidRDefault="003113DD" w:rsidP="003113DD">
      <w:pPr>
        <w:pStyle w:val="Bibliography"/>
      </w:pPr>
      <w:r>
        <w:t xml:space="preserve">ITA. (2022, July 22). </w:t>
      </w:r>
      <w:r>
        <w:rPr>
          <w:i/>
          <w:iCs/>
        </w:rPr>
        <w:t>Ghana—Healthcare</w:t>
      </w:r>
      <w:r>
        <w:t>. https://www.trade.gov/country-commercial-guides/ghana-healthcare</w:t>
      </w:r>
    </w:p>
    <w:p w14:paraId="24FF6F13" w14:textId="77777777" w:rsidR="003113DD" w:rsidRDefault="003113DD" w:rsidP="003113DD">
      <w:pPr>
        <w:pStyle w:val="Bibliography"/>
      </w:pPr>
      <w:r>
        <w:t xml:space="preserve">Kumah, E., Ankomah, S. E., </w:t>
      </w:r>
      <w:proofErr w:type="spellStart"/>
      <w:r>
        <w:t>Fusheini</w:t>
      </w:r>
      <w:proofErr w:type="spellEnd"/>
      <w:r>
        <w:t xml:space="preserve">, A., Agyei-Baffour, P., </w:t>
      </w:r>
      <w:proofErr w:type="spellStart"/>
      <w:r>
        <w:t>Ayanore</w:t>
      </w:r>
      <w:proofErr w:type="spellEnd"/>
      <w:r>
        <w:t xml:space="preserve">, M. A., </w:t>
      </w:r>
      <w:proofErr w:type="spellStart"/>
      <w:r>
        <w:t>Asravor</w:t>
      </w:r>
      <w:proofErr w:type="spellEnd"/>
      <w:r>
        <w:t xml:space="preserve">, R. K., Kesse, F. O., Mwini, E., &amp; Otchere, G. (2021). Framework for assessing the </w:t>
      </w:r>
      <w:r>
        <w:lastRenderedPageBreak/>
        <w:t xml:space="preserve">performance of the Ghanaian health system: Study protocol. </w:t>
      </w:r>
      <w:r>
        <w:rPr>
          <w:i/>
          <w:iCs/>
        </w:rPr>
        <w:t>Health Research Policy and Systems</w:t>
      </w:r>
      <w:r>
        <w:t xml:space="preserve">, </w:t>
      </w:r>
      <w:r>
        <w:rPr>
          <w:i/>
          <w:iCs/>
        </w:rPr>
        <w:t>19</w:t>
      </w:r>
      <w:r>
        <w:t>, 149. https://doi.org/10.1186/s12961-021-00802-1</w:t>
      </w:r>
    </w:p>
    <w:p w14:paraId="7654E944" w14:textId="77777777" w:rsidR="003113DD" w:rsidRDefault="003113DD" w:rsidP="003113DD">
      <w:pPr>
        <w:pStyle w:val="Bibliography"/>
      </w:pPr>
      <w:r>
        <w:t xml:space="preserve">MacroTrends. (2025, January 14). </w:t>
      </w:r>
      <w:r>
        <w:rPr>
          <w:i/>
          <w:iCs/>
        </w:rPr>
        <w:t>Ghana Healthcare Spending 2000-2025 | MacroTrends</w:t>
      </w:r>
      <w:r>
        <w:t>. https://www.macrotrends.net/global-metrics/countries/GHA/ghana/healthcare-spending</w:t>
      </w:r>
    </w:p>
    <w:p w14:paraId="3285CCD7" w14:textId="77777777" w:rsidR="003113DD" w:rsidRDefault="003113DD" w:rsidP="003113DD">
      <w:pPr>
        <w:pStyle w:val="Bibliography"/>
      </w:pPr>
      <w:r>
        <w:t xml:space="preserve">McCaskie, T. C. (2025). Healthcare in Ghana. In </w:t>
      </w:r>
      <w:r>
        <w:rPr>
          <w:i/>
          <w:iCs/>
        </w:rPr>
        <w:t>Wikipedia</w:t>
      </w:r>
      <w:r>
        <w:t>. https://en.wikipedia.org/w/index.php?title=Healthcare_in_Ghana&amp;oldid=1272031855</w:t>
      </w:r>
    </w:p>
    <w:p w14:paraId="521026C0" w14:textId="77777777" w:rsidR="003113DD" w:rsidRDefault="003113DD" w:rsidP="003113DD">
      <w:pPr>
        <w:pStyle w:val="Bibliography"/>
      </w:pPr>
      <w:r>
        <w:t xml:space="preserve">MDC Ghana. (2025, February 14). </w:t>
      </w:r>
      <w:r>
        <w:rPr>
          <w:i/>
          <w:iCs/>
        </w:rPr>
        <w:t>Ethical Guidance</w:t>
      </w:r>
      <w:r>
        <w:t>. MEDICAL AND DENTAL COUNCIL. https://www.mdcghana.org/ethical-guidance/</w:t>
      </w:r>
    </w:p>
    <w:p w14:paraId="50AB7B00" w14:textId="77777777" w:rsidR="003113DD" w:rsidRDefault="003113DD" w:rsidP="003113DD">
      <w:pPr>
        <w:pStyle w:val="Bibliography"/>
      </w:pPr>
      <w:r>
        <w:t xml:space="preserve">Ministry of Health. (2024). </w:t>
      </w:r>
      <w:r>
        <w:rPr>
          <w:i/>
          <w:iCs/>
        </w:rPr>
        <w:t>MEDIUM TERM  EXPENDITURE  FRAMEWORK (MTEF)  FOR  2024-2027</w:t>
      </w:r>
      <w:r>
        <w:t>.</w:t>
      </w:r>
    </w:p>
    <w:p w14:paraId="5D9A9460" w14:textId="77777777" w:rsidR="003113DD" w:rsidRDefault="003113DD" w:rsidP="003113DD">
      <w:pPr>
        <w:pStyle w:val="Bibliography"/>
      </w:pPr>
      <w:r>
        <w:t xml:space="preserve">Ministry of Health. (2025). Ghana Health Service. </w:t>
      </w:r>
      <w:r>
        <w:rPr>
          <w:i/>
          <w:iCs/>
        </w:rPr>
        <w:t>Ministry Of Health</w:t>
      </w:r>
      <w:r>
        <w:t>. https://www.moh.gov.gh/ghana-health-service/</w:t>
      </w:r>
    </w:p>
    <w:p w14:paraId="0E3B1DDD" w14:textId="77777777" w:rsidR="003113DD" w:rsidRDefault="003113DD" w:rsidP="003113DD">
      <w:pPr>
        <w:pStyle w:val="Bibliography"/>
      </w:pPr>
      <w:r>
        <w:t xml:space="preserve">Ministry of Health, G. (2020). </w:t>
      </w:r>
      <w:r>
        <w:rPr>
          <w:i/>
          <w:iCs/>
        </w:rPr>
        <w:t>National Health Policy: Ensuring healthy lives for all</w:t>
      </w:r>
      <w:r>
        <w:t>.</w:t>
      </w:r>
    </w:p>
    <w:p w14:paraId="0CF56BD9" w14:textId="77777777" w:rsidR="003113DD" w:rsidRDefault="003113DD" w:rsidP="003113DD">
      <w:pPr>
        <w:pStyle w:val="Bibliography"/>
      </w:pPr>
      <w:r>
        <w:t xml:space="preserve">MOGCSP. (2024, May 10). </w:t>
      </w:r>
      <w:r>
        <w:rPr>
          <w:i/>
          <w:iCs/>
        </w:rPr>
        <w:t>LAUNCH OF NATIONAL CARE REFORM ROADMAP TO PROTECT CHILDREN : Ministry of Gender, Children and Social Protection</w:t>
      </w:r>
      <w:r>
        <w:t>. https://www.mogcsp.gov.gh/launch-of-national-care-reform-roadmap-to-protect-children/</w:t>
      </w:r>
    </w:p>
    <w:p w14:paraId="3E371F07" w14:textId="77777777" w:rsidR="003113DD" w:rsidRDefault="003113DD" w:rsidP="003113DD">
      <w:pPr>
        <w:pStyle w:val="Bibliography"/>
      </w:pPr>
      <w:r>
        <w:t xml:space="preserve">Ndour, P. A. (2024, November 15). Provision of Healthcare in Ghana Medical Country of Origin Information </w:t>
      </w:r>
      <w:proofErr w:type="spellStart"/>
      <w:r>
        <w:t>Report,EUAA</w:t>
      </w:r>
      <w:proofErr w:type="spellEnd"/>
      <w:r>
        <w:t xml:space="preserve">, 2023. </w:t>
      </w:r>
      <w:r>
        <w:rPr>
          <w:i/>
          <w:iCs/>
        </w:rPr>
        <w:t>WATHI</w:t>
      </w:r>
      <w:r>
        <w:t>. https://www.wathi.org/situation-sanitaire-ghana-2024/provision-of-healthcare-in-ghana-medical-country-of-origin-information-report/</w:t>
      </w:r>
    </w:p>
    <w:p w14:paraId="63AE160C" w14:textId="77777777" w:rsidR="003113DD" w:rsidRDefault="003113DD" w:rsidP="003113DD">
      <w:pPr>
        <w:pStyle w:val="Bibliography"/>
      </w:pPr>
      <w:r>
        <w:lastRenderedPageBreak/>
        <w:t xml:space="preserve">NHIS. (2025, 01). </w:t>
      </w:r>
      <w:r>
        <w:rPr>
          <w:i/>
          <w:iCs/>
        </w:rPr>
        <w:t>NHIA Commends President Mahama for promise to uncap the NHIA 2025 Budget</w:t>
      </w:r>
      <w:r>
        <w:t>. https://www.nhis.gov.gh/News/nhia-commends-president-mahama-for-promise-to-uncap-the-nhia-2025-budget-5641</w:t>
      </w:r>
    </w:p>
    <w:p w14:paraId="2890C7A4" w14:textId="77777777" w:rsidR="003113DD" w:rsidRDefault="003113DD" w:rsidP="003113DD">
      <w:pPr>
        <w:pStyle w:val="Bibliography"/>
      </w:pPr>
      <w:r>
        <w:t xml:space="preserve">Owusu, M. F., Adu, J., </w:t>
      </w:r>
      <w:proofErr w:type="spellStart"/>
      <w:r>
        <w:t>Dortey</w:t>
      </w:r>
      <w:proofErr w:type="spellEnd"/>
      <w:r>
        <w:t xml:space="preserve">, B. A., Gyamfi, S., &amp; Martin-Yeboah, E. (2023). Exploring health promotion efforts for non-communicable disease prevention and control in Ghana. </w:t>
      </w:r>
      <w:r>
        <w:rPr>
          <w:i/>
          <w:iCs/>
        </w:rPr>
        <w:t>PLOS Global Public Health</w:t>
      </w:r>
      <w:r>
        <w:t xml:space="preserve">, </w:t>
      </w:r>
      <w:r>
        <w:rPr>
          <w:i/>
          <w:iCs/>
        </w:rPr>
        <w:t>3</w:t>
      </w:r>
      <w:r>
        <w:t>(9), e0002408. https://doi.org/10.1371/journal.pgph.0002408</w:t>
      </w:r>
    </w:p>
    <w:p w14:paraId="5547AD07" w14:textId="77777777" w:rsidR="003113DD" w:rsidRDefault="003113DD" w:rsidP="003113DD">
      <w:pPr>
        <w:pStyle w:val="Bibliography"/>
      </w:pPr>
      <w:r>
        <w:t xml:space="preserve">Pathak, N. (2018, October 10). </w:t>
      </w:r>
      <w:r>
        <w:rPr>
          <w:i/>
          <w:iCs/>
        </w:rPr>
        <w:t>Emerging Public Health Issues in Ghana | JLI Blog</w:t>
      </w:r>
      <w:r>
        <w:t>. https://www.jliedu.com/blog/emerging-public-health-issues-ghana/</w:t>
      </w:r>
    </w:p>
    <w:p w14:paraId="39C5C633" w14:textId="77777777" w:rsidR="003113DD" w:rsidRDefault="003113DD" w:rsidP="003113DD">
      <w:pPr>
        <w:pStyle w:val="Bibliography"/>
      </w:pPr>
      <w:proofErr w:type="spellStart"/>
      <w:r>
        <w:t>PharmAccess</w:t>
      </w:r>
      <w:proofErr w:type="spellEnd"/>
      <w:r>
        <w:t xml:space="preserve">. (2018). </w:t>
      </w:r>
      <w:r>
        <w:rPr>
          <w:i/>
          <w:iCs/>
        </w:rPr>
        <w:t>A closer look at the Healthcare System in Ghana</w:t>
      </w:r>
      <w:r>
        <w:t>.</w:t>
      </w:r>
    </w:p>
    <w:p w14:paraId="73517880" w14:textId="77777777" w:rsidR="003113DD" w:rsidRDefault="003113DD" w:rsidP="003113DD">
      <w:pPr>
        <w:pStyle w:val="Bibliography"/>
      </w:pPr>
      <w:r>
        <w:t xml:space="preserve">Quality of Care Network. (2025). </w:t>
      </w:r>
      <w:r>
        <w:rPr>
          <w:i/>
          <w:iCs/>
        </w:rPr>
        <w:t>Ghana | Quality of Care Network</w:t>
      </w:r>
      <w:r>
        <w:t>. https://www.qualityofcarenetwork.org/country-data/ghana</w:t>
      </w:r>
    </w:p>
    <w:p w14:paraId="1788CEDF" w14:textId="77777777" w:rsidR="003113DD" w:rsidRDefault="003113DD" w:rsidP="003113DD">
      <w:pPr>
        <w:pStyle w:val="Bibliography"/>
      </w:pPr>
      <w:r>
        <w:t xml:space="preserve">Statista. (2024a). </w:t>
      </w:r>
      <w:r>
        <w:rPr>
          <w:i/>
          <w:iCs/>
        </w:rPr>
        <w:t>Health system in Ghana—Statistics &amp; facts | Statista</w:t>
      </w:r>
      <w:r>
        <w:t>. https://www.statista.com/topics/8915/health-system-in-ghana/</w:t>
      </w:r>
    </w:p>
    <w:p w14:paraId="76750AF7" w14:textId="77777777" w:rsidR="003113DD" w:rsidRDefault="003113DD" w:rsidP="003113DD">
      <w:pPr>
        <w:pStyle w:val="Bibliography"/>
      </w:pPr>
      <w:r>
        <w:t xml:space="preserve">Statista. (2024b, September 30). </w:t>
      </w:r>
      <w:r>
        <w:rPr>
          <w:i/>
          <w:iCs/>
        </w:rPr>
        <w:t>Ghana: Share of health spending by source | Statista</w:t>
      </w:r>
      <w:r>
        <w:t>. https://www.statista.com/statistics/1440059/share-of-health-spending-in-ghana-by-source/</w:t>
      </w:r>
    </w:p>
    <w:p w14:paraId="03328A4A" w14:textId="77777777" w:rsidR="003113DD" w:rsidRDefault="003113DD" w:rsidP="003113DD">
      <w:pPr>
        <w:pStyle w:val="Bibliography"/>
      </w:pPr>
      <w:r>
        <w:t xml:space="preserve">UK Immigration Service. (2024, December 30). </w:t>
      </w:r>
      <w:r>
        <w:rPr>
          <w:i/>
          <w:iCs/>
        </w:rPr>
        <w:t>Country information note: Medical treatment and healthcare, Ghana, August 2022 (accessible)</w:t>
      </w:r>
      <w:r>
        <w:t>. GOV.UK. https://www.gov.uk/government/publications/ghana-country-policy-and-information-notes/country-information-note-medical-treatment-and-healthcare-ghana-august-2022-accessible</w:t>
      </w:r>
    </w:p>
    <w:p w14:paraId="44EFE35E" w14:textId="77777777" w:rsidR="003113DD" w:rsidRDefault="003113DD" w:rsidP="003113DD">
      <w:pPr>
        <w:pStyle w:val="Bibliography"/>
      </w:pPr>
      <w:r>
        <w:lastRenderedPageBreak/>
        <w:t xml:space="preserve">UN. (2022, May 18). </w:t>
      </w:r>
      <w:r>
        <w:rPr>
          <w:i/>
          <w:iCs/>
        </w:rPr>
        <w:t>Improving Sustainable Health Financing and Primary Health Care to Achieve Universal Health Coverage</w:t>
      </w:r>
      <w:r>
        <w:t>. https://www.who.int/news-room/feature-stories/detail/health-financing-primary-health-care-ghana-universal-health-coverage-roadmap</w:t>
      </w:r>
    </w:p>
    <w:p w14:paraId="41F2669E" w14:textId="77777777" w:rsidR="003113DD" w:rsidRDefault="003113DD" w:rsidP="003113DD">
      <w:pPr>
        <w:pStyle w:val="Bibliography"/>
      </w:pPr>
      <w:r>
        <w:t xml:space="preserve">Vrooman, A. (2022, May 6). </w:t>
      </w:r>
      <w:r>
        <w:rPr>
          <w:i/>
          <w:iCs/>
        </w:rPr>
        <w:t>Full article: The development of colonial health care provision in Ghana and Côte d’Ivoire: Ca. 1900–55</w:t>
      </w:r>
      <w:r>
        <w:t>. https://www.tandfonline.com/doi/full/10.1080/20780389.2023.2209284</w:t>
      </w:r>
    </w:p>
    <w:p w14:paraId="0B57813C" w14:textId="77777777" w:rsidR="003113DD" w:rsidRDefault="003113DD" w:rsidP="003113DD">
      <w:pPr>
        <w:pStyle w:val="Bibliography"/>
      </w:pPr>
      <w:r>
        <w:t xml:space="preserve">Wahab, &amp; Hassan. (2025). Healthcare in Ghana. In </w:t>
      </w:r>
      <w:r>
        <w:rPr>
          <w:i/>
          <w:iCs/>
        </w:rPr>
        <w:t>Wikipedia</w:t>
      </w:r>
      <w:r>
        <w:t>. https://en.wikipedia.org/w/index.php?title=Healthcare_in_Ghana&amp;oldid=1272031855</w:t>
      </w:r>
    </w:p>
    <w:p w14:paraId="3705995D" w14:textId="77777777" w:rsidR="003113DD" w:rsidRDefault="003113DD" w:rsidP="003113DD">
      <w:pPr>
        <w:pStyle w:val="Bibliography"/>
      </w:pPr>
      <w:r>
        <w:t xml:space="preserve">WHO. (2019a). </w:t>
      </w:r>
      <w:r>
        <w:rPr>
          <w:i/>
          <w:iCs/>
        </w:rPr>
        <w:t>Ghana Food and Drugs Authority</w:t>
      </w:r>
      <w:r>
        <w:t>. https://www.who.int/teams/regulation-prequalification/regulation-and-safety/pharmacovigilance/networks/vaccine-safety-net/vsn-members/ghana-food-and-drugs-authority</w:t>
      </w:r>
    </w:p>
    <w:p w14:paraId="6CD951F5" w14:textId="77777777" w:rsidR="003113DD" w:rsidRDefault="003113DD" w:rsidP="003113DD">
      <w:pPr>
        <w:pStyle w:val="Bibliography"/>
      </w:pPr>
      <w:r>
        <w:t xml:space="preserve">WHO. (2019b, December 20). </w:t>
      </w:r>
      <w:r>
        <w:rPr>
          <w:i/>
          <w:iCs/>
        </w:rPr>
        <w:t>Global Action Plan Signatory Agencies back Ghana’s Health Financing Reforms</w:t>
      </w:r>
      <w:r>
        <w:t>. https://www.who.int/news-room/feature-stories/detail/global-action-plan-signatory-agencies-back-ghana-s-health-financing-reforms</w:t>
      </w:r>
    </w:p>
    <w:p w14:paraId="682A27A7" w14:textId="77777777" w:rsidR="003113DD" w:rsidRDefault="003113DD" w:rsidP="003113DD">
      <w:pPr>
        <w:pStyle w:val="Bibliography"/>
      </w:pPr>
      <w:r>
        <w:t xml:space="preserve">WHO. (2022a, May 18). </w:t>
      </w:r>
      <w:r>
        <w:rPr>
          <w:i/>
          <w:iCs/>
        </w:rPr>
        <w:t>Improving Sustainable Health Financing and Primary Health Care to Achieve Universal Health Coverage</w:t>
      </w:r>
      <w:r>
        <w:t>. https://www.who.int/news-room/feature-stories/detail/health-financing-primary-health-care-ghana-universal-health-coverage-roadmap</w:t>
      </w:r>
    </w:p>
    <w:p w14:paraId="3440110D" w14:textId="77777777" w:rsidR="003113DD" w:rsidRDefault="003113DD" w:rsidP="003113DD">
      <w:pPr>
        <w:pStyle w:val="Bibliography"/>
      </w:pPr>
      <w:r>
        <w:t xml:space="preserve">WHO. (2022b, May 18). </w:t>
      </w:r>
      <w:r>
        <w:rPr>
          <w:i/>
          <w:iCs/>
        </w:rPr>
        <w:t>Improving Sustainable Health Financing and Primary Health Care to Achieve Universal Health Coverage</w:t>
      </w:r>
      <w:r>
        <w:t>. https://www.who.int/news-</w:t>
      </w:r>
      <w:r>
        <w:lastRenderedPageBreak/>
        <w:t>room/feature-stories/detail/health-financing-primary-health-care-ghana-universal-health-coverage-roadmap</w:t>
      </w:r>
    </w:p>
    <w:p w14:paraId="18DB0255" w14:textId="77777777" w:rsidR="003113DD" w:rsidRDefault="003113DD" w:rsidP="003113DD">
      <w:pPr>
        <w:pStyle w:val="Bibliography"/>
      </w:pPr>
      <w:r>
        <w:t xml:space="preserve">WHO. (2022c, December 12). </w:t>
      </w:r>
      <w:r>
        <w:rPr>
          <w:i/>
          <w:iCs/>
        </w:rPr>
        <w:t>Tackling gender inequalities in health: A key to achieving universal health coverage in Ghana | WHO | Regional Office for Africa</w:t>
      </w:r>
      <w:r>
        <w:t>. https://www.afro.who.int/countries/ghana/news/tackling-gender-inequalities-health-key-achieving-universal-health-coverage-ghana</w:t>
      </w:r>
    </w:p>
    <w:p w14:paraId="24F52BDB" w14:textId="77777777" w:rsidR="003113DD" w:rsidRDefault="003113DD" w:rsidP="003113DD">
      <w:pPr>
        <w:pStyle w:val="Bibliography"/>
      </w:pPr>
      <w:r>
        <w:t xml:space="preserve">WHO. (2023a). </w:t>
      </w:r>
      <w:r>
        <w:rPr>
          <w:i/>
          <w:iCs/>
        </w:rPr>
        <w:t>2023 Annual Report; WHO Ghana</w:t>
      </w:r>
      <w:r>
        <w:t>.</w:t>
      </w:r>
    </w:p>
    <w:p w14:paraId="6CA03424" w14:textId="77777777" w:rsidR="003113DD" w:rsidRDefault="003113DD" w:rsidP="003113DD">
      <w:pPr>
        <w:pStyle w:val="Bibliography"/>
      </w:pPr>
      <w:r>
        <w:t xml:space="preserve">WHO. (2023b, September 18). </w:t>
      </w:r>
      <w:r>
        <w:rPr>
          <w:i/>
          <w:iCs/>
        </w:rPr>
        <w:t>Developing human resource for health in Ghana | WHO | Regional Office for Africa</w:t>
      </w:r>
      <w:r>
        <w:t>. https://www.afro.who.int/news/developing-human-resource-health-ghana</w:t>
      </w:r>
    </w:p>
    <w:p w14:paraId="58FD4323" w14:textId="77777777" w:rsidR="003113DD" w:rsidRDefault="003113DD" w:rsidP="003113DD">
      <w:pPr>
        <w:pStyle w:val="Bibliography"/>
      </w:pPr>
      <w:r>
        <w:t xml:space="preserve">World Bank Group. (2024, April 15). </w:t>
      </w:r>
      <w:r>
        <w:rPr>
          <w:i/>
          <w:iCs/>
        </w:rPr>
        <w:t>Current health expenditure (% of GDP)—Ghana | Data</w:t>
      </w:r>
      <w:r>
        <w:t>. https://data.worldbank.org/indicator/SH.XPD.CHEX.GD.ZS?locations=GH</w:t>
      </w:r>
    </w:p>
    <w:p w14:paraId="07056B83" w14:textId="77777777" w:rsidR="003113DD" w:rsidRDefault="003113DD" w:rsidP="003113DD">
      <w:pPr>
        <w:pStyle w:val="Bibliography"/>
      </w:pPr>
      <w:r>
        <w:t xml:space="preserve">Wright, A. W., </w:t>
      </w:r>
      <w:proofErr w:type="spellStart"/>
      <w:r>
        <w:t>Yendork</w:t>
      </w:r>
      <w:proofErr w:type="spellEnd"/>
      <w:r>
        <w:t xml:space="preserve">, J. S., &amp; Kliewer, W. (2024). Adjustment of Ghanaian Youth in Institutional Care Compared to Youth in Family Care. </w:t>
      </w:r>
      <w:r>
        <w:rPr>
          <w:i/>
          <w:iCs/>
        </w:rPr>
        <w:t>Child and Adolescent Social Work Journal</w:t>
      </w:r>
      <w:r>
        <w:t xml:space="preserve">, </w:t>
      </w:r>
      <w:r>
        <w:rPr>
          <w:i/>
          <w:iCs/>
        </w:rPr>
        <w:t>41</w:t>
      </w:r>
      <w:r>
        <w:t>(2), 299–313. https://doi.org/10.1007/s10560-022-00856-2</w:t>
      </w:r>
    </w:p>
    <w:p w14:paraId="6DEFB67F" w14:textId="20606E80" w:rsidR="002F794A" w:rsidRPr="002F794A" w:rsidRDefault="006E55B1" w:rsidP="002F794A">
      <w:r>
        <w:fldChar w:fldCharType="end"/>
      </w:r>
    </w:p>
    <w:p w14:paraId="55D7DF01" w14:textId="77777777" w:rsidR="00A843D5" w:rsidRPr="002F794A" w:rsidRDefault="00A843D5" w:rsidP="00A843D5"/>
    <w:p w14:paraId="5592FDE2" w14:textId="77777777" w:rsidR="00A843D5" w:rsidRPr="002F794A" w:rsidRDefault="00A843D5" w:rsidP="00A843D5"/>
    <w:p w14:paraId="03229CC0" w14:textId="77777777" w:rsidR="00A843D5" w:rsidRPr="002F794A" w:rsidRDefault="00A843D5" w:rsidP="00A843D5"/>
    <w:p w14:paraId="57989297" w14:textId="77777777" w:rsidR="009F4138" w:rsidRPr="009F4138" w:rsidRDefault="009F4138" w:rsidP="009F4138"/>
    <w:sectPr w:rsidR="009F4138" w:rsidRPr="009F4138">
      <w:foot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264F2E0" w14:textId="77777777" w:rsidR="00E70EB8" w:rsidRPr="002F794A" w:rsidRDefault="00E70EB8" w:rsidP="005D1F58">
      <w:pPr>
        <w:spacing w:after="0" w:line="240" w:lineRule="auto"/>
      </w:pPr>
      <w:r w:rsidRPr="002F794A">
        <w:separator/>
      </w:r>
    </w:p>
  </w:endnote>
  <w:endnote w:type="continuationSeparator" w:id="0">
    <w:p w14:paraId="629249BD" w14:textId="77777777" w:rsidR="00E70EB8" w:rsidRPr="002F794A" w:rsidRDefault="00E70EB8" w:rsidP="005D1F58">
      <w:pPr>
        <w:spacing w:after="0" w:line="240" w:lineRule="auto"/>
      </w:pPr>
      <w:r w:rsidRPr="002F794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61569395"/>
      <w:docPartObj>
        <w:docPartGallery w:val="Page Numbers (Bottom of Page)"/>
        <w:docPartUnique/>
      </w:docPartObj>
    </w:sdtPr>
    <w:sdtEndPr>
      <w:rPr>
        <w:color w:val="7F7F7F" w:themeColor="background1" w:themeShade="7F"/>
        <w:spacing w:val="60"/>
      </w:rPr>
    </w:sdtEndPr>
    <w:sdtContent>
      <w:p w14:paraId="57E1269B" w14:textId="67B23E2D" w:rsidR="005D1F58" w:rsidRPr="002F794A" w:rsidRDefault="005D1F58">
        <w:pPr>
          <w:pStyle w:val="Footer"/>
          <w:pBdr>
            <w:top w:val="single" w:sz="4" w:space="1" w:color="D9D9D9" w:themeColor="background1" w:themeShade="D9"/>
          </w:pBdr>
          <w:jc w:val="right"/>
        </w:pPr>
        <w:r w:rsidRPr="002F794A">
          <w:fldChar w:fldCharType="begin"/>
        </w:r>
        <w:r w:rsidRPr="002F794A">
          <w:instrText xml:space="preserve"> PAGE   \* MERGEFORMAT </w:instrText>
        </w:r>
        <w:r w:rsidRPr="002F794A">
          <w:fldChar w:fldCharType="separate"/>
        </w:r>
        <w:r w:rsidRPr="002F794A">
          <w:t>2</w:t>
        </w:r>
        <w:r w:rsidRPr="002F794A">
          <w:fldChar w:fldCharType="end"/>
        </w:r>
        <w:r w:rsidRPr="002F794A">
          <w:t xml:space="preserve"> | </w:t>
        </w:r>
        <w:r w:rsidRPr="002F794A">
          <w:rPr>
            <w:color w:val="7F7F7F" w:themeColor="background1" w:themeShade="7F"/>
            <w:spacing w:val="60"/>
          </w:rPr>
          <w:t>Page</w:t>
        </w:r>
      </w:p>
    </w:sdtContent>
  </w:sdt>
  <w:p w14:paraId="4927F104" w14:textId="77777777" w:rsidR="005D1F58" w:rsidRPr="002F794A" w:rsidRDefault="005D1F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C08D39" w14:textId="77777777" w:rsidR="00E70EB8" w:rsidRPr="002F794A" w:rsidRDefault="00E70EB8" w:rsidP="005D1F58">
      <w:pPr>
        <w:spacing w:after="0" w:line="240" w:lineRule="auto"/>
      </w:pPr>
      <w:r w:rsidRPr="002F794A">
        <w:separator/>
      </w:r>
    </w:p>
  </w:footnote>
  <w:footnote w:type="continuationSeparator" w:id="0">
    <w:p w14:paraId="631DA8FC" w14:textId="77777777" w:rsidR="00E70EB8" w:rsidRPr="002F794A" w:rsidRDefault="00E70EB8" w:rsidP="005D1F58">
      <w:pPr>
        <w:spacing w:after="0" w:line="240" w:lineRule="auto"/>
      </w:pPr>
      <w:r w:rsidRPr="002F794A">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4F15308"/>
    <w:multiLevelType w:val="multilevel"/>
    <w:tmpl w:val="2A820B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4709AA"/>
    <w:multiLevelType w:val="multilevel"/>
    <w:tmpl w:val="BA70128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6CB532D"/>
    <w:multiLevelType w:val="multilevel"/>
    <w:tmpl w:val="7DD2894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82D47DC"/>
    <w:multiLevelType w:val="multilevel"/>
    <w:tmpl w:val="043E3CC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ACD1650"/>
    <w:multiLevelType w:val="multilevel"/>
    <w:tmpl w:val="684CC2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E690BC3"/>
    <w:multiLevelType w:val="multilevel"/>
    <w:tmpl w:val="E1F4F49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F2532C2"/>
    <w:multiLevelType w:val="multilevel"/>
    <w:tmpl w:val="19448DE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3097D24"/>
    <w:multiLevelType w:val="multilevel"/>
    <w:tmpl w:val="34B42E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1BC3C87"/>
    <w:multiLevelType w:val="multilevel"/>
    <w:tmpl w:val="A25408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043B47"/>
    <w:multiLevelType w:val="multilevel"/>
    <w:tmpl w:val="8DE8987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2AA301B"/>
    <w:multiLevelType w:val="multilevel"/>
    <w:tmpl w:val="91503F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D5864D7"/>
    <w:multiLevelType w:val="multilevel"/>
    <w:tmpl w:val="D71A8A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FAA6B90"/>
    <w:multiLevelType w:val="multilevel"/>
    <w:tmpl w:val="676E45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40F155E"/>
    <w:multiLevelType w:val="multilevel"/>
    <w:tmpl w:val="DCE0F78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616110F6"/>
    <w:multiLevelType w:val="multilevel"/>
    <w:tmpl w:val="DFBE01F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4E74209"/>
    <w:multiLevelType w:val="multilevel"/>
    <w:tmpl w:val="2F868B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67798A"/>
    <w:multiLevelType w:val="multilevel"/>
    <w:tmpl w:val="CF1E2FC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6B0310F2"/>
    <w:multiLevelType w:val="multilevel"/>
    <w:tmpl w:val="A5AC1F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6C3D2E45"/>
    <w:multiLevelType w:val="multilevel"/>
    <w:tmpl w:val="A6FEC8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E57419C"/>
    <w:multiLevelType w:val="multilevel"/>
    <w:tmpl w:val="7FAEA4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47749A4"/>
    <w:multiLevelType w:val="multilevel"/>
    <w:tmpl w:val="97D8C9A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69866B4"/>
    <w:multiLevelType w:val="multilevel"/>
    <w:tmpl w:val="C43E358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75419823">
    <w:abstractNumId w:val="12"/>
  </w:num>
  <w:num w:numId="2" w16cid:durableId="221449583">
    <w:abstractNumId w:val="6"/>
  </w:num>
  <w:num w:numId="3" w16cid:durableId="1611204312">
    <w:abstractNumId w:val="4"/>
  </w:num>
  <w:num w:numId="4" w16cid:durableId="1075126937">
    <w:abstractNumId w:val="10"/>
  </w:num>
  <w:num w:numId="5" w16cid:durableId="1458405216">
    <w:abstractNumId w:val="0"/>
  </w:num>
  <w:num w:numId="6" w16cid:durableId="1624192930">
    <w:abstractNumId w:val="15"/>
  </w:num>
  <w:num w:numId="7" w16cid:durableId="147290896">
    <w:abstractNumId w:val="20"/>
  </w:num>
  <w:num w:numId="8" w16cid:durableId="1279219355">
    <w:abstractNumId w:val="16"/>
  </w:num>
  <w:num w:numId="9" w16cid:durableId="1162619626">
    <w:abstractNumId w:val="9"/>
  </w:num>
  <w:num w:numId="10" w16cid:durableId="175509992">
    <w:abstractNumId w:val="3"/>
  </w:num>
  <w:num w:numId="11" w16cid:durableId="725370704">
    <w:abstractNumId w:val="7"/>
  </w:num>
  <w:num w:numId="12" w16cid:durableId="1002002470">
    <w:abstractNumId w:val="2"/>
  </w:num>
  <w:num w:numId="13" w16cid:durableId="1196700978">
    <w:abstractNumId w:val="21"/>
  </w:num>
  <w:num w:numId="14" w16cid:durableId="916548186">
    <w:abstractNumId w:val="1"/>
  </w:num>
  <w:num w:numId="15" w16cid:durableId="1246718718">
    <w:abstractNumId w:val="13"/>
  </w:num>
  <w:num w:numId="16" w16cid:durableId="1837111459">
    <w:abstractNumId w:val="19"/>
  </w:num>
  <w:num w:numId="17" w16cid:durableId="545993070">
    <w:abstractNumId w:val="17"/>
  </w:num>
  <w:num w:numId="18" w16cid:durableId="522015231">
    <w:abstractNumId w:val="5"/>
  </w:num>
  <w:num w:numId="19" w16cid:durableId="816074385">
    <w:abstractNumId w:val="14"/>
  </w:num>
  <w:num w:numId="20" w16cid:durableId="1170365113">
    <w:abstractNumId w:val="11"/>
  </w:num>
  <w:num w:numId="21" w16cid:durableId="167869017">
    <w:abstractNumId w:val="8"/>
  </w:num>
  <w:num w:numId="22" w16cid:durableId="7945010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9356F0"/>
    <w:rsid w:val="00037ABC"/>
    <w:rsid w:val="000671BC"/>
    <w:rsid w:val="00073977"/>
    <w:rsid w:val="000B402E"/>
    <w:rsid w:val="00113FE1"/>
    <w:rsid w:val="00125CF4"/>
    <w:rsid w:val="001918D4"/>
    <w:rsid w:val="00193B0B"/>
    <w:rsid w:val="001B46FA"/>
    <w:rsid w:val="001B71F4"/>
    <w:rsid w:val="001E2072"/>
    <w:rsid w:val="00221EA4"/>
    <w:rsid w:val="0026488A"/>
    <w:rsid w:val="00276CDE"/>
    <w:rsid w:val="00287639"/>
    <w:rsid w:val="002923EA"/>
    <w:rsid w:val="00296592"/>
    <w:rsid w:val="002A4056"/>
    <w:rsid w:val="002F794A"/>
    <w:rsid w:val="003113DD"/>
    <w:rsid w:val="00356C13"/>
    <w:rsid w:val="00364BFB"/>
    <w:rsid w:val="00380D75"/>
    <w:rsid w:val="003C76C2"/>
    <w:rsid w:val="0040411B"/>
    <w:rsid w:val="00473EF3"/>
    <w:rsid w:val="00571417"/>
    <w:rsid w:val="00573386"/>
    <w:rsid w:val="005A3FF3"/>
    <w:rsid w:val="005B6259"/>
    <w:rsid w:val="005C467D"/>
    <w:rsid w:val="005D1F58"/>
    <w:rsid w:val="005F278A"/>
    <w:rsid w:val="0061538C"/>
    <w:rsid w:val="00631E77"/>
    <w:rsid w:val="006450B7"/>
    <w:rsid w:val="006E55B1"/>
    <w:rsid w:val="0070302F"/>
    <w:rsid w:val="0071660F"/>
    <w:rsid w:val="007263E8"/>
    <w:rsid w:val="007329BA"/>
    <w:rsid w:val="007A4490"/>
    <w:rsid w:val="007B0CD4"/>
    <w:rsid w:val="008420F0"/>
    <w:rsid w:val="00884545"/>
    <w:rsid w:val="008A2C07"/>
    <w:rsid w:val="008E4A4A"/>
    <w:rsid w:val="009356F0"/>
    <w:rsid w:val="00955253"/>
    <w:rsid w:val="009D4261"/>
    <w:rsid w:val="009D5381"/>
    <w:rsid w:val="009F4138"/>
    <w:rsid w:val="009F6AB1"/>
    <w:rsid w:val="00A11648"/>
    <w:rsid w:val="00A82153"/>
    <w:rsid w:val="00A843D5"/>
    <w:rsid w:val="00AC55A1"/>
    <w:rsid w:val="00B2615E"/>
    <w:rsid w:val="00B447E3"/>
    <w:rsid w:val="00B53818"/>
    <w:rsid w:val="00B62914"/>
    <w:rsid w:val="00C22A60"/>
    <w:rsid w:val="00C41124"/>
    <w:rsid w:val="00C637D7"/>
    <w:rsid w:val="00C75833"/>
    <w:rsid w:val="00C77A29"/>
    <w:rsid w:val="00D07C21"/>
    <w:rsid w:val="00D30CAA"/>
    <w:rsid w:val="00D34BED"/>
    <w:rsid w:val="00D43AA3"/>
    <w:rsid w:val="00D44021"/>
    <w:rsid w:val="00DE2F8F"/>
    <w:rsid w:val="00DF74B9"/>
    <w:rsid w:val="00E44BD2"/>
    <w:rsid w:val="00E56730"/>
    <w:rsid w:val="00E70EB8"/>
    <w:rsid w:val="00EA0805"/>
    <w:rsid w:val="00F13A21"/>
    <w:rsid w:val="00F325FC"/>
    <w:rsid w:val="00F50A05"/>
    <w:rsid w:val="00FA002B"/>
    <w:rsid w:val="00FA15F6"/>
    <w:rsid w:val="00FD1B9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1735A0"/>
  <w15:chartTrackingRefBased/>
  <w15:docId w15:val="{EC7AC402-F635-4A6F-A3A7-DEA4F8D224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1F58"/>
    <w:pPr>
      <w:spacing w:line="360" w:lineRule="auto"/>
      <w:jc w:val="both"/>
    </w:pPr>
    <w:rPr>
      <w:rFonts w:ascii="Arial" w:hAnsi="Arial"/>
      <w:sz w:val="24"/>
      <w:lang w:val="en-GB"/>
    </w:rPr>
  </w:style>
  <w:style w:type="paragraph" w:styleId="Heading1">
    <w:name w:val="heading 1"/>
    <w:basedOn w:val="Normal"/>
    <w:next w:val="Normal"/>
    <w:link w:val="Heading1Char"/>
    <w:uiPriority w:val="9"/>
    <w:qFormat/>
    <w:rsid w:val="005D1F58"/>
    <w:pPr>
      <w:keepNext/>
      <w:keepLines/>
      <w:spacing w:before="360" w:after="80"/>
      <w:jc w:val="left"/>
      <w:outlineLvl w:val="0"/>
    </w:pPr>
    <w:rPr>
      <w:rFonts w:ascii="Cambria" w:eastAsiaTheme="majorEastAsia" w:hAnsi="Cambria" w:cstheme="majorBidi"/>
      <w:color w:val="0F4761" w:themeColor="accent1" w:themeShade="BF"/>
      <w:sz w:val="28"/>
      <w:szCs w:val="40"/>
    </w:rPr>
  </w:style>
  <w:style w:type="paragraph" w:styleId="Heading2">
    <w:name w:val="heading 2"/>
    <w:basedOn w:val="Normal"/>
    <w:next w:val="Normal"/>
    <w:link w:val="Heading2Char"/>
    <w:uiPriority w:val="9"/>
    <w:unhideWhenUsed/>
    <w:qFormat/>
    <w:rsid w:val="0061538C"/>
    <w:pPr>
      <w:keepNext/>
      <w:keepLines/>
      <w:spacing w:before="160" w:after="80"/>
      <w:jc w:val="left"/>
      <w:outlineLvl w:val="1"/>
    </w:pPr>
    <w:rPr>
      <w:rFonts w:ascii="Cambria" w:eastAsiaTheme="majorEastAsia" w:hAnsi="Cambria" w:cstheme="majorBidi"/>
      <w:color w:val="0F4761" w:themeColor="accent1" w:themeShade="BF"/>
      <w:szCs w:val="32"/>
    </w:rPr>
  </w:style>
  <w:style w:type="paragraph" w:styleId="Heading3">
    <w:name w:val="heading 3"/>
    <w:basedOn w:val="Normal"/>
    <w:next w:val="Normal"/>
    <w:link w:val="Heading3Char"/>
    <w:uiPriority w:val="9"/>
    <w:semiHidden/>
    <w:unhideWhenUsed/>
    <w:qFormat/>
    <w:rsid w:val="009356F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356F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356F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356F0"/>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356F0"/>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356F0"/>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356F0"/>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1F58"/>
    <w:rPr>
      <w:rFonts w:ascii="Cambria" w:eastAsiaTheme="majorEastAsia" w:hAnsi="Cambria" w:cstheme="majorBidi"/>
      <w:color w:val="0F4761" w:themeColor="accent1" w:themeShade="BF"/>
      <w:sz w:val="28"/>
      <w:szCs w:val="40"/>
      <w:lang w:val="en-GB"/>
    </w:rPr>
  </w:style>
  <w:style w:type="character" w:customStyle="1" w:styleId="Heading2Char">
    <w:name w:val="Heading 2 Char"/>
    <w:basedOn w:val="DefaultParagraphFont"/>
    <w:link w:val="Heading2"/>
    <w:uiPriority w:val="9"/>
    <w:rsid w:val="0061538C"/>
    <w:rPr>
      <w:rFonts w:ascii="Cambria" w:eastAsiaTheme="majorEastAsia" w:hAnsi="Cambria" w:cstheme="majorBidi"/>
      <w:color w:val="0F4761" w:themeColor="accent1" w:themeShade="BF"/>
      <w:sz w:val="24"/>
      <w:szCs w:val="32"/>
      <w:lang w:val="en-GB"/>
    </w:rPr>
  </w:style>
  <w:style w:type="character" w:customStyle="1" w:styleId="Heading3Char">
    <w:name w:val="Heading 3 Char"/>
    <w:basedOn w:val="DefaultParagraphFont"/>
    <w:link w:val="Heading3"/>
    <w:uiPriority w:val="9"/>
    <w:semiHidden/>
    <w:rsid w:val="009356F0"/>
    <w:rPr>
      <w:rFonts w:eastAsiaTheme="majorEastAsia" w:cstheme="majorBidi"/>
      <w:color w:val="0F4761" w:themeColor="accent1" w:themeShade="BF"/>
      <w:sz w:val="28"/>
      <w:szCs w:val="28"/>
      <w:lang w:val="en-GB"/>
    </w:rPr>
  </w:style>
  <w:style w:type="character" w:customStyle="1" w:styleId="Heading4Char">
    <w:name w:val="Heading 4 Char"/>
    <w:basedOn w:val="DefaultParagraphFont"/>
    <w:link w:val="Heading4"/>
    <w:uiPriority w:val="9"/>
    <w:semiHidden/>
    <w:rsid w:val="009356F0"/>
    <w:rPr>
      <w:rFonts w:eastAsiaTheme="majorEastAsia" w:cstheme="majorBidi"/>
      <w:i/>
      <w:iCs/>
      <w:color w:val="0F4761" w:themeColor="accent1" w:themeShade="BF"/>
      <w:lang w:val="en-GB"/>
    </w:rPr>
  </w:style>
  <w:style w:type="character" w:customStyle="1" w:styleId="Heading5Char">
    <w:name w:val="Heading 5 Char"/>
    <w:basedOn w:val="DefaultParagraphFont"/>
    <w:link w:val="Heading5"/>
    <w:uiPriority w:val="9"/>
    <w:semiHidden/>
    <w:rsid w:val="009356F0"/>
    <w:rPr>
      <w:rFonts w:eastAsiaTheme="majorEastAsia" w:cstheme="majorBidi"/>
      <w:color w:val="0F4761" w:themeColor="accent1" w:themeShade="BF"/>
      <w:lang w:val="en-GB"/>
    </w:rPr>
  </w:style>
  <w:style w:type="character" w:customStyle="1" w:styleId="Heading6Char">
    <w:name w:val="Heading 6 Char"/>
    <w:basedOn w:val="DefaultParagraphFont"/>
    <w:link w:val="Heading6"/>
    <w:uiPriority w:val="9"/>
    <w:semiHidden/>
    <w:rsid w:val="009356F0"/>
    <w:rPr>
      <w:rFonts w:eastAsiaTheme="majorEastAsia" w:cstheme="majorBidi"/>
      <w:i/>
      <w:iCs/>
      <w:color w:val="595959" w:themeColor="text1" w:themeTint="A6"/>
      <w:lang w:val="en-GB"/>
    </w:rPr>
  </w:style>
  <w:style w:type="character" w:customStyle="1" w:styleId="Heading7Char">
    <w:name w:val="Heading 7 Char"/>
    <w:basedOn w:val="DefaultParagraphFont"/>
    <w:link w:val="Heading7"/>
    <w:uiPriority w:val="9"/>
    <w:semiHidden/>
    <w:rsid w:val="009356F0"/>
    <w:rPr>
      <w:rFonts w:eastAsiaTheme="majorEastAsia" w:cstheme="majorBidi"/>
      <w:color w:val="595959" w:themeColor="text1" w:themeTint="A6"/>
      <w:lang w:val="en-GB"/>
    </w:rPr>
  </w:style>
  <w:style w:type="character" w:customStyle="1" w:styleId="Heading8Char">
    <w:name w:val="Heading 8 Char"/>
    <w:basedOn w:val="DefaultParagraphFont"/>
    <w:link w:val="Heading8"/>
    <w:uiPriority w:val="9"/>
    <w:semiHidden/>
    <w:rsid w:val="009356F0"/>
    <w:rPr>
      <w:rFonts w:eastAsiaTheme="majorEastAsia" w:cstheme="majorBidi"/>
      <w:i/>
      <w:iCs/>
      <w:color w:val="272727" w:themeColor="text1" w:themeTint="D8"/>
      <w:lang w:val="en-GB"/>
    </w:rPr>
  </w:style>
  <w:style w:type="character" w:customStyle="1" w:styleId="Heading9Char">
    <w:name w:val="Heading 9 Char"/>
    <w:basedOn w:val="DefaultParagraphFont"/>
    <w:link w:val="Heading9"/>
    <w:uiPriority w:val="9"/>
    <w:semiHidden/>
    <w:rsid w:val="009356F0"/>
    <w:rPr>
      <w:rFonts w:eastAsiaTheme="majorEastAsia" w:cstheme="majorBidi"/>
      <w:color w:val="272727" w:themeColor="text1" w:themeTint="D8"/>
      <w:lang w:val="en-GB"/>
    </w:rPr>
  </w:style>
  <w:style w:type="paragraph" w:styleId="Title">
    <w:name w:val="Title"/>
    <w:basedOn w:val="Normal"/>
    <w:next w:val="Normal"/>
    <w:link w:val="TitleChar"/>
    <w:uiPriority w:val="10"/>
    <w:qFormat/>
    <w:rsid w:val="009356F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356F0"/>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9356F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356F0"/>
    <w:rPr>
      <w:rFonts w:eastAsiaTheme="majorEastAsia" w:cstheme="majorBidi"/>
      <w:color w:val="595959" w:themeColor="text1" w:themeTint="A6"/>
      <w:spacing w:val="15"/>
      <w:sz w:val="28"/>
      <w:szCs w:val="28"/>
      <w:lang w:val="en-GB"/>
    </w:rPr>
  </w:style>
  <w:style w:type="paragraph" w:styleId="Quote">
    <w:name w:val="Quote"/>
    <w:basedOn w:val="Normal"/>
    <w:next w:val="Normal"/>
    <w:link w:val="QuoteChar"/>
    <w:uiPriority w:val="29"/>
    <w:qFormat/>
    <w:rsid w:val="009356F0"/>
    <w:pPr>
      <w:spacing w:before="160"/>
      <w:jc w:val="center"/>
    </w:pPr>
    <w:rPr>
      <w:i/>
      <w:iCs/>
      <w:color w:val="404040" w:themeColor="text1" w:themeTint="BF"/>
    </w:rPr>
  </w:style>
  <w:style w:type="character" w:customStyle="1" w:styleId="QuoteChar">
    <w:name w:val="Quote Char"/>
    <w:basedOn w:val="DefaultParagraphFont"/>
    <w:link w:val="Quote"/>
    <w:uiPriority w:val="29"/>
    <w:rsid w:val="009356F0"/>
    <w:rPr>
      <w:i/>
      <w:iCs/>
      <w:color w:val="404040" w:themeColor="text1" w:themeTint="BF"/>
      <w:lang w:val="en-GB"/>
    </w:rPr>
  </w:style>
  <w:style w:type="paragraph" w:styleId="ListParagraph">
    <w:name w:val="List Paragraph"/>
    <w:basedOn w:val="Normal"/>
    <w:uiPriority w:val="34"/>
    <w:qFormat/>
    <w:rsid w:val="009356F0"/>
    <w:pPr>
      <w:ind w:left="720"/>
      <w:contextualSpacing/>
    </w:pPr>
  </w:style>
  <w:style w:type="character" w:styleId="IntenseEmphasis">
    <w:name w:val="Intense Emphasis"/>
    <w:basedOn w:val="DefaultParagraphFont"/>
    <w:uiPriority w:val="21"/>
    <w:qFormat/>
    <w:rsid w:val="009356F0"/>
    <w:rPr>
      <w:i/>
      <w:iCs/>
      <w:color w:val="0F4761" w:themeColor="accent1" w:themeShade="BF"/>
    </w:rPr>
  </w:style>
  <w:style w:type="paragraph" w:styleId="IntenseQuote">
    <w:name w:val="Intense Quote"/>
    <w:basedOn w:val="Normal"/>
    <w:next w:val="Normal"/>
    <w:link w:val="IntenseQuoteChar"/>
    <w:uiPriority w:val="30"/>
    <w:qFormat/>
    <w:rsid w:val="009356F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356F0"/>
    <w:rPr>
      <w:i/>
      <w:iCs/>
      <w:color w:val="0F4761" w:themeColor="accent1" w:themeShade="BF"/>
      <w:lang w:val="en-GB"/>
    </w:rPr>
  </w:style>
  <w:style w:type="character" w:styleId="IntenseReference">
    <w:name w:val="Intense Reference"/>
    <w:basedOn w:val="DefaultParagraphFont"/>
    <w:uiPriority w:val="32"/>
    <w:qFormat/>
    <w:rsid w:val="009356F0"/>
    <w:rPr>
      <w:b/>
      <w:bCs/>
      <w:smallCaps/>
      <w:color w:val="0F4761" w:themeColor="accent1" w:themeShade="BF"/>
      <w:spacing w:val="5"/>
    </w:rPr>
  </w:style>
  <w:style w:type="paragraph" w:styleId="Header">
    <w:name w:val="header"/>
    <w:basedOn w:val="Normal"/>
    <w:link w:val="HeaderChar"/>
    <w:uiPriority w:val="99"/>
    <w:unhideWhenUsed/>
    <w:rsid w:val="005D1F5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D1F58"/>
    <w:rPr>
      <w:rFonts w:ascii="Arial" w:hAnsi="Arial"/>
      <w:sz w:val="24"/>
      <w:lang w:val="en-GB"/>
    </w:rPr>
  </w:style>
  <w:style w:type="paragraph" w:styleId="Footer">
    <w:name w:val="footer"/>
    <w:basedOn w:val="Normal"/>
    <w:link w:val="FooterChar"/>
    <w:uiPriority w:val="99"/>
    <w:unhideWhenUsed/>
    <w:rsid w:val="005D1F5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D1F58"/>
    <w:rPr>
      <w:rFonts w:ascii="Arial" w:hAnsi="Arial"/>
      <w:sz w:val="24"/>
      <w:lang w:val="en-GB"/>
    </w:rPr>
  </w:style>
  <w:style w:type="paragraph" w:styleId="Bibliography">
    <w:name w:val="Bibliography"/>
    <w:basedOn w:val="Normal"/>
    <w:next w:val="Normal"/>
    <w:uiPriority w:val="37"/>
    <w:unhideWhenUsed/>
    <w:rsid w:val="006E55B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707856">
      <w:bodyDiv w:val="1"/>
      <w:marLeft w:val="0"/>
      <w:marRight w:val="0"/>
      <w:marTop w:val="0"/>
      <w:marBottom w:val="0"/>
      <w:divBdr>
        <w:top w:val="none" w:sz="0" w:space="0" w:color="auto"/>
        <w:left w:val="none" w:sz="0" w:space="0" w:color="auto"/>
        <w:bottom w:val="none" w:sz="0" w:space="0" w:color="auto"/>
        <w:right w:val="none" w:sz="0" w:space="0" w:color="auto"/>
      </w:divBdr>
    </w:div>
    <w:div w:id="109325429">
      <w:bodyDiv w:val="1"/>
      <w:marLeft w:val="0"/>
      <w:marRight w:val="0"/>
      <w:marTop w:val="0"/>
      <w:marBottom w:val="0"/>
      <w:divBdr>
        <w:top w:val="none" w:sz="0" w:space="0" w:color="auto"/>
        <w:left w:val="none" w:sz="0" w:space="0" w:color="auto"/>
        <w:bottom w:val="none" w:sz="0" w:space="0" w:color="auto"/>
        <w:right w:val="none" w:sz="0" w:space="0" w:color="auto"/>
      </w:divBdr>
    </w:div>
    <w:div w:id="119036495">
      <w:bodyDiv w:val="1"/>
      <w:marLeft w:val="0"/>
      <w:marRight w:val="0"/>
      <w:marTop w:val="0"/>
      <w:marBottom w:val="0"/>
      <w:divBdr>
        <w:top w:val="none" w:sz="0" w:space="0" w:color="auto"/>
        <w:left w:val="none" w:sz="0" w:space="0" w:color="auto"/>
        <w:bottom w:val="none" w:sz="0" w:space="0" w:color="auto"/>
        <w:right w:val="none" w:sz="0" w:space="0" w:color="auto"/>
      </w:divBdr>
    </w:div>
    <w:div w:id="131169280">
      <w:bodyDiv w:val="1"/>
      <w:marLeft w:val="0"/>
      <w:marRight w:val="0"/>
      <w:marTop w:val="0"/>
      <w:marBottom w:val="0"/>
      <w:divBdr>
        <w:top w:val="none" w:sz="0" w:space="0" w:color="auto"/>
        <w:left w:val="none" w:sz="0" w:space="0" w:color="auto"/>
        <w:bottom w:val="none" w:sz="0" w:space="0" w:color="auto"/>
        <w:right w:val="none" w:sz="0" w:space="0" w:color="auto"/>
      </w:divBdr>
    </w:div>
    <w:div w:id="139808290">
      <w:bodyDiv w:val="1"/>
      <w:marLeft w:val="0"/>
      <w:marRight w:val="0"/>
      <w:marTop w:val="0"/>
      <w:marBottom w:val="0"/>
      <w:divBdr>
        <w:top w:val="none" w:sz="0" w:space="0" w:color="auto"/>
        <w:left w:val="none" w:sz="0" w:space="0" w:color="auto"/>
        <w:bottom w:val="none" w:sz="0" w:space="0" w:color="auto"/>
        <w:right w:val="none" w:sz="0" w:space="0" w:color="auto"/>
      </w:divBdr>
    </w:div>
    <w:div w:id="153031593">
      <w:bodyDiv w:val="1"/>
      <w:marLeft w:val="0"/>
      <w:marRight w:val="0"/>
      <w:marTop w:val="0"/>
      <w:marBottom w:val="0"/>
      <w:divBdr>
        <w:top w:val="none" w:sz="0" w:space="0" w:color="auto"/>
        <w:left w:val="none" w:sz="0" w:space="0" w:color="auto"/>
        <w:bottom w:val="none" w:sz="0" w:space="0" w:color="auto"/>
        <w:right w:val="none" w:sz="0" w:space="0" w:color="auto"/>
      </w:divBdr>
    </w:div>
    <w:div w:id="174466315">
      <w:bodyDiv w:val="1"/>
      <w:marLeft w:val="0"/>
      <w:marRight w:val="0"/>
      <w:marTop w:val="0"/>
      <w:marBottom w:val="0"/>
      <w:divBdr>
        <w:top w:val="none" w:sz="0" w:space="0" w:color="auto"/>
        <w:left w:val="none" w:sz="0" w:space="0" w:color="auto"/>
        <w:bottom w:val="none" w:sz="0" w:space="0" w:color="auto"/>
        <w:right w:val="none" w:sz="0" w:space="0" w:color="auto"/>
      </w:divBdr>
    </w:div>
    <w:div w:id="211039925">
      <w:bodyDiv w:val="1"/>
      <w:marLeft w:val="0"/>
      <w:marRight w:val="0"/>
      <w:marTop w:val="0"/>
      <w:marBottom w:val="0"/>
      <w:divBdr>
        <w:top w:val="none" w:sz="0" w:space="0" w:color="auto"/>
        <w:left w:val="none" w:sz="0" w:space="0" w:color="auto"/>
        <w:bottom w:val="none" w:sz="0" w:space="0" w:color="auto"/>
        <w:right w:val="none" w:sz="0" w:space="0" w:color="auto"/>
      </w:divBdr>
    </w:div>
    <w:div w:id="232862582">
      <w:bodyDiv w:val="1"/>
      <w:marLeft w:val="0"/>
      <w:marRight w:val="0"/>
      <w:marTop w:val="0"/>
      <w:marBottom w:val="0"/>
      <w:divBdr>
        <w:top w:val="none" w:sz="0" w:space="0" w:color="auto"/>
        <w:left w:val="none" w:sz="0" w:space="0" w:color="auto"/>
        <w:bottom w:val="none" w:sz="0" w:space="0" w:color="auto"/>
        <w:right w:val="none" w:sz="0" w:space="0" w:color="auto"/>
      </w:divBdr>
    </w:div>
    <w:div w:id="265306259">
      <w:bodyDiv w:val="1"/>
      <w:marLeft w:val="0"/>
      <w:marRight w:val="0"/>
      <w:marTop w:val="0"/>
      <w:marBottom w:val="0"/>
      <w:divBdr>
        <w:top w:val="none" w:sz="0" w:space="0" w:color="auto"/>
        <w:left w:val="none" w:sz="0" w:space="0" w:color="auto"/>
        <w:bottom w:val="none" w:sz="0" w:space="0" w:color="auto"/>
        <w:right w:val="none" w:sz="0" w:space="0" w:color="auto"/>
      </w:divBdr>
    </w:div>
    <w:div w:id="283120709">
      <w:bodyDiv w:val="1"/>
      <w:marLeft w:val="0"/>
      <w:marRight w:val="0"/>
      <w:marTop w:val="0"/>
      <w:marBottom w:val="0"/>
      <w:divBdr>
        <w:top w:val="none" w:sz="0" w:space="0" w:color="auto"/>
        <w:left w:val="none" w:sz="0" w:space="0" w:color="auto"/>
        <w:bottom w:val="none" w:sz="0" w:space="0" w:color="auto"/>
        <w:right w:val="none" w:sz="0" w:space="0" w:color="auto"/>
      </w:divBdr>
    </w:div>
    <w:div w:id="290593760">
      <w:bodyDiv w:val="1"/>
      <w:marLeft w:val="0"/>
      <w:marRight w:val="0"/>
      <w:marTop w:val="0"/>
      <w:marBottom w:val="0"/>
      <w:divBdr>
        <w:top w:val="none" w:sz="0" w:space="0" w:color="auto"/>
        <w:left w:val="none" w:sz="0" w:space="0" w:color="auto"/>
        <w:bottom w:val="none" w:sz="0" w:space="0" w:color="auto"/>
        <w:right w:val="none" w:sz="0" w:space="0" w:color="auto"/>
      </w:divBdr>
    </w:div>
    <w:div w:id="398138652">
      <w:bodyDiv w:val="1"/>
      <w:marLeft w:val="0"/>
      <w:marRight w:val="0"/>
      <w:marTop w:val="0"/>
      <w:marBottom w:val="0"/>
      <w:divBdr>
        <w:top w:val="none" w:sz="0" w:space="0" w:color="auto"/>
        <w:left w:val="none" w:sz="0" w:space="0" w:color="auto"/>
        <w:bottom w:val="none" w:sz="0" w:space="0" w:color="auto"/>
        <w:right w:val="none" w:sz="0" w:space="0" w:color="auto"/>
      </w:divBdr>
    </w:div>
    <w:div w:id="404452416">
      <w:bodyDiv w:val="1"/>
      <w:marLeft w:val="0"/>
      <w:marRight w:val="0"/>
      <w:marTop w:val="0"/>
      <w:marBottom w:val="0"/>
      <w:divBdr>
        <w:top w:val="none" w:sz="0" w:space="0" w:color="auto"/>
        <w:left w:val="none" w:sz="0" w:space="0" w:color="auto"/>
        <w:bottom w:val="none" w:sz="0" w:space="0" w:color="auto"/>
        <w:right w:val="none" w:sz="0" w:space="0" w:color="auto"/>
      </w:divBdr>
    </w:div>
    <w:div w:id="431322858">
      <w:bodyDiv w:val="1"/>
      <w:marLeft w:val="0"/>
      <w:marRight w:val="0"/>
      <w:marTop w:val="0"/>
      <w:marBottom w:val="0"/>
      <w:divBdr>
        <w:top w:val="none" w:sz="0" w:space="0" w:color="auto"/>
        <w:left w:val="none" w:sz="0" w:space="0" w:color="auto"/>
        <w:bottom w:val="none" w:sz="0" w:space="0" w:color="auto"/>
        <w:right w:val="none" w:sz="0" w:space="0" w:color="auto"/>
      </w:divBdr>
    </w:div>
    <w:div w:id="442962654">
      <w:bodyDiv w:val="1"/>
      <w:marLeft w:val="0"/>
      <w:marRight w:val="0"/>
      <w:marTop w:val="0"/>
      <w:marBottom w:val="0"/>
      <w:divBdr>
        <w:top w:val="none" w:sz="0" w:space="0" w:color="auto"/>
        <w:left w:val="none" w:sz="0" w:space="0" w:color="auto"/>
        <w:bottom w:val="none" w:sz="0" w:space="0" w:color="auto"/>
        <w:right w:val="none" w:sz="0" w:space="0" w:color="auto"/>
      </w:divBdr>
    </w:div>
    <w:div w:id="452751707">
      <w:bodyDiv w:val="1"/>
      <w:marLeft w:val="0"/>
      <w:marRight w:val="0"/>
      <w:marTop w:val="0"/>
      <w:marBottom w:val="0"/>
      <w:divBdr>
        <w:top w:val="none" w:sz="0" w:space="0" w:color="auto"/>
        <w:left w:val="none" w:sz="0" w:space="0" w:color="auto"/>
        <w:bottom w:val="none" w:sz="0" w:space="0" w:color="auto"/>
        <w:right w:val="none" w:sz="0" w:space="0" w:color="auto"/>
      </w:divBdr>
      <w:divsChild>
        <w:div w:id="1039937684">
          <w:marLeft w:val="0"/>
          <w:marRight w:val="0"/>
          <w:marTop w:val="0"/>
          <w:marBottom w:val="0"/>
          <w:divBdr>
            <w:top w:val="none" w:sz="0" w:space="0" w:color="auto"/>
            <w:left w:val="none" w:sz="0" w:space="0" w:color="auto"/>
            <w:bottom w:val="none" w:sz="0" w:space="0" w:color="auto"/>
            <w:right w:val="none" w:sz="0" w:space="0" w:color="auto"/>
          </w:divBdr>
          <w:divsChild>
            <w:div w:id="1368994004">
              <w:marLeft w:val="0"/>
              <w:marRight w:val="0"/>
              <w:marTop w:val="0"/>
              <w:marBottom w:val="0"/>
              <w:divBdr>
                <w:top w:val="none" w:sz="0" w:space="0" w:color="auto"/>
                <w:left w:val="none" w:sz="0" w:space="0" w:color="auto"/>
                <w:bottom w:val="none" w:sz="0" w:space="0" w:color="auto"/>
                <w:right w:val="none" w:sz="0" w:space="0" w:color="auto"/>
              </w:divBdr>
              <w:divsChild>
                <w:div w:id="601836845">
                  <w:marLeft w:val="0"/>
                  <w:marRight w:val="0"/>
                  <w:marTop w:val="0"/>
                  <w:marBottom w:val="0"/>
                  <w:divBdr>
                    <w:top w:val="none" w:sz="0" w:space="0" w:color="auto"/>
                    <w:left w:val="none" w:sz="0" w:space="0" w:color="auto"/>
                    <w:bottom w:val="none" w:sz="0" w:space="0" w:color="auto"/>
                    <w:right w:val="none" w:sz="0" w:space="0" w:color="auto"/>
                  </w:divBdr>
                  <w:divsChild>
                    <w:div w:id="2142260670">
                      <w:marLeft w:val="0"/>
                      <w:marRight w:val="0"/>
                      <w:marTop w:val="0"/>
                      <w:marBottom w:val="0"/>
                      <w:divBdr>
                        <w:top w:val="none" w:sz="0" w:space="0" w:color="auto"/>
                        <w:left w:val="none" w:sz="0" w:space="0" w:color="auto"/>
                        <w:bottom w:val="none" w:sz="0" w:space="0" w:color="auto"/>
                        <w:right w:val="none" w:sz="0" w:space="0" w:color="auto"/>
                      </w:divBdr>
                      <w:divsChild>
                        <w:div w:id="1525287246">
                          <w:marLeft w:val="0"/>
                          <w:marRight w:val="0"/>
                          <w:marTop w:val="0"/>
                          <w:marBottom w:val="0"/>
                          <w:divBdr>
                            <w:top w:val="none" w:sz="0" w:space="0" w:color="auto"/>
                            <w:left w:val="none" w:sz="0" w:space="0" w:color="auto"/>
                            <w:bottom w:val="none" w:sz="0" w:space="0" w:color="auto"/>
                            <w:right w:val="none" w:sz="0" w:space="0" w:color="auto"/>
                          </w:divBdr>
                          <w:divsChild>
                            <w:div w:id="687948663">
                              <w:marLeft w:val="0"/>
                              <w:marRight w:val="0"/>
                              <w:marTop w:val="0"/>
                              <w:marBottom w:val="0"/>
                              <w:divBdr>
                                <w:top w:val="none" w:sz="0" w:space="0" w:color="auto"/>
                                <w:left w:val="none" w:sz="0" w:space="0" w:color="auto"/>
                                <w:bottom w:val="none" w:sz="0" w:space="0" w:color="auto"/>
                                <w:right w:val="none" w:sz="0" w:space="0" w:color="auto"/>
                              </w:divBdr>
                              <w:divsChild>
                                <w:div w:id="1837113641">
                                  <w:marLeft w:val="0"/>
                                  <w:marRight w:val="0"/>
                                  <w:marTop w:val="0"/>
                                  <w:marBottom w:val="0"/>
                                  <w:divBdr>
                                    <w:top w:val="none" w:sz="0" w:space="0" w:color="auto"/>
                                    <w:left w:val="none" w:sz="0" w:space="0" w:color="auto"/>
                                    <w:bottom w:val="none" w:sz="0" w:space="0" w:color="auto"/>
                                    <w:right w:val="none" w:sz="0" w:space="0" w:color="auto"/>
                                  </w:divBdr>
                                  <w:divsChild>
                                    <w:div w:id="212891069">
                                      <w:marLeft w:val="0"/>
                                      <w:marRight w:val="0"/>
                                      <w:marTop w:val="0"/>
                                      <w:marBottom w:val="0"/>
                                      <w:divBdr>
                                        <w:top w:val="none" w:sz="0" w:space="0" w:color="auto"/>
                                        <w:left w:val="none" w:sz="0" w:space="0" w:color="auto"/>
                                        <w:bottom w:val="none" w:sz="0" w:space="0" w:color="auto"/>
                                        <w:right w:val="none" w:sz="0" w:space="0" w:color="auto"/>
                                      </w:divBdr>
                                      <w:divsChild>
                                        <w:div w:id="1976791515">
                                          <w:marLeft w:val="0"/>
                                          <w:marRight w:val="0"/>
                                          <w:marTop w:val="0"/>
                                          <w:marBottom w:val="0"/>
                                          <w:divBdr>
                                            <w:top w:val="none" w:sz="0" w:space="0" w:color="auto"/>
                                            <w:left w:val="none" w:sz="0" w:space="0" w:color="auto"/>
                                            <w:bottom w:val="none" w:sz="0" w:space="0" w:color="auto"/>
                                            <w:right w:val="none" w:sz="0" w:space="0" w:color="auto"/>
                                          </w:divBdr>
                                          <w:divsChild>
                                            <w:div w:id="1570456337">
                                              <w:marLeft w:val="0"/>
                                              <w:marRight w:val="0"/>
                                              <w:marTop w:val="0"/>
                                              <w:marBottom w:val="0"/>
                                              <w:divBdr>
                                                <w:top w:val="none" w:sz="0" w:space="0" w:color="auto"/>
                                                <w:left w:val="none" w:sz="0" w:space="0" w:color="auto"/>
                                                <w:bottom w:val="none" w:sz="0" w:space="0" w:color="auto"/>
                                                <w:right w:val="none" w:sz="0" w:space="0" w:color="auto"/>
                                              </w:divBdr>
                                              <w:divsChild>
                                                <w:div w:id="20004988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006130062">
          <w:marLeft w:val="0"/>
          <w:marRight w:val="0"/>
          <w:marTop w:val="0"/>
          <w:marBottom w:val="0"/>
          <w:divBdr>
            <w:top w:val="none" w:sz="0" w:space="0" w:color="auto"/>
            <w:left w:val="none" w:sz="0" w:space="0" w:color="auto"/>
            <w:bottom w:val="none" w:sz="0" w:space="0" w:color="auto"/>
            <w:right w:val="none" w:sz="0" w:space="0" w:color="auto"/>
          </w:divBdr>
          <w:divsChild>
            <w:div w:id="364914562">
              <w:marLeft w:val="0"/>
              <w:marRight w:val="0"/>
              <w:marTop w:val="0"/>
              <w:marBottom w:val="0"/>
              <w:divBdr>
                <w:top w:val="none" w:sz="0" w:space="0" w:color="auto"/>
                <w:left w:val="none" w:sz="0" w:space="0" w:color="auto"/>
                <w:bottom w:val="none" w:sz="0" w:space="0" w:color="auto"/>
                <w:right w:val="none" w:sz="0" w:space="0" w:color="auto"/>
              </w:divBdr>
              <w:divsChild>
                <w:div w:id="696545585">
                  <w:marLeft w:val="0"/>
                  <w:marRight w:val="0"/>
                  <w:marTop w:val="0"/>
                  <w:marBottom w:val="0"/>
                  <w:divBdr>
                    <w:top w:val="none" w:sz="0" w:space="0" w:color="auto"/>
                    <w:left w:val="none" w:sz="0" w:space="0" w:color="auto"/>
                    <w:bottom w:val="none" w:sz="0" w:space="0" w:color="auto"/>
                    <w:right w:val="none" w:sz="0" w:space="0" w:color="auto"/>
                  </w:divBdr>
                  <w:divsChild>
                    <w:div w:id="941953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92262546">
      <w:bodyDiv w:val="1"/>
      <w:marLeft w:val="0"/>
      <w:marRight w:val="0"/>
      <w:marTop w:val="0"/>
      <w:marBottom w:val="0"/>
      <w:divBdr>
        <w:top w:val="none" w:sz="0" w:space="0" w:color="auto"/>
        <w:left w:val="none" w:sz="0" w:space="0" w:color="auto"/>
        <w:bottom w:val="none" w:sz="0" w:space="0" w:color="auto"/>
        <w:right w:val="none" w:sz="0" w:space="0" w:color="auto"/>
      </w:divBdr>
    </w:div>
    <w:div w:id="545029170">
      <w:bodyDiv w:val="1"/>
      <w:marLeft w:val="0"/>
      <w:marRight w:val="0"/>
      <w:marTop w:val="0"/>
      <w:marBottom w:val="0"/>
      <w:divBdr>
        <w:top w:val="none" w:sz="0" w:space="0" w:color="auto"/>
        <w:left w:val="none" w:sz="0" w:space="0" w:color="auto"/>
        <w:bottom w:val="none" w:sz="0" w:space="0" w:color="auto"/>
        <w:right w:val="none" w:sz="0" w:space="0" w:color="auto"/>
      </w:divBdr>
    </w:div>
    <w:div w:id="547186481">
      <w:bodyDiv w:val="1"/>
      <w:marLeft w:val="0"/>
      <w:marRight w:val="0"/>
      <w:marTop w:val="0"/>
      <w:marBottom w:val="0"/>
      <w:divBdr>
        <w:top w:val="none" w:sz="0" w:space="0" w:color="auto"/>
        <w:left w:val="none" w:sz="0" w:space="0" w:color="auto"/>
        <w:bottom w:val="none" w:sz="0" w:space="0" w:color="auto"/>
        <w:right w:val="none" w:sz="0" w:space="0" w:color="auto"/>
      </w:divBdr>
    </w:div>
    <w:div w:id="567807577">
      <w:bodyDiv w:val="1"/>
      <w:marLeft w:val="0"/>
      <w:marRight w:val="0"/>
      <w:marTop w:val="0"/>
      <w:marBottom w:val="0"/>
      <w:divBdr>
        <w:top w:val="none" w:sz="0" w:space="0" w:color="auto"/>
        <w:left w:val="none" w:sz="0" w:space="0" w:color="auto"/>
        <w:bottom w:val="none" w:sz="0" w:space="0" w:color="auto"/>
        <w:right w:val="none" w:sz="0" w:space="0" w:color="auto"/>
      </w:divBdr>
      <w:divsChild>
        <w:div w:id="1401371308">
          <w:marLeft w:val="0"/>
          <w:marRight w:val="0"/>
          <w:marTop w:val="0"/>
          <w:marBottom w:val="0"/>
          <w:divBdr>
            <w:top w:val="none" w:sz="0" w:space="0" w:color="auto"/>
            <w:left w:val="none" w:sz="0" w:space="0" w:color="auto"/>
            <w:bottom w:val="none" w:sz="0" w:space="0" w:color="auto"/>
            <w:right w:val="none" w:sz="0" w:space="0" w:color="auto"/>
          </w:divBdr>
          <w:divsChild>
            <w:div w:id="494733365">
              <w:marLeft w:val="0"/>
              <w:marRight w:val="0"/>
              <w:marTop w:val="0"/>
              <w:marBottom w:val="0"/>
              <w:divBdr>
                <w:top w:val="none" w:sz="0" w:space="0" w:color="auto"/>
                <w:left w:val="none" w:sz="0" w:space="0" w:color="auto"/>
                <w:bottom w:val="none" w:sz="0" w:space="0" w:color="auto"/>
                <w:right w:val="none" w:sz="0" w:space="0" w:color="auto"/>
              </w:divBdr>
              <w:divsChild>
                <w:div w:id="2081050173">
                  <w:marLeft w:val="0"/>
                  <w:marRight w:val="0"/>
                  <w:marTop w:val="0"/>
                  <w:marBottom w:val="0"/>
                  <w:divBdr>
                    <w:top w:val="none" w:sz="0" w:space="0" w:color="auto"/>
                    <w:left w:val="none" w:sz="0" w:space="0" w:color="auto"/>
                    <w:bottom w:val="none" w:sz="0" w:space="0" w:color="auto"/>
                    <w:right w:val="none" w:sz="0" w:space="0" w:color="auto"/>
                  </w:divBdr>
                  <w:divsChild>
                    <w:div w:id="1056129602">
                      <w:marLeft w:val="0"/>
                      <w:marRight w:val="0"/>
                      <w:marTop w:val="0"/>
                      <w:marBottom w:val="0"/>
                      <w:divBdr>
                        <w:top w:val="none" w:sz="0" w:space="0" w:color="auto"/>
                        <w:left w:val="none" w:sz="0" w:space="0" w:color="auto"/>
                        <w:bottom w:val="none" w:sz="0" w:space="0" w:color="auto"/>
                        <w:right w:val="none" w:sz="0" w:space="0" w:color="auto"/>
                      </w:divBdr>
                      <w:divsChild>
                        <w:div w:id="606959916">
                          <w:marLeft w:val="0"/>
                          <w:marRight w:val="0"/>
                          <w:marTop w:val="0"/>
                          <w:marBottom w:val="0"/>
                          <w:divBdr>
                            <w:top w:val="none" w:sz="0" w:space="0" w:color="auto"/>
                            <w:left w:val="none" w:sz="0" w:space="0" w:color="auto"/>
                            <w:bottom w:val="none" w:sz="0" w:space="0" w:color="auto"/>
                            <w:right w:val="none" w:sz="0" w:space="0" w:color="auto"/>
                          </w:divBdr>
                          <w:divsChild>
                            <w:div w:id="722560145">
                              <w:marLeft w:val="0"/>
                              <w:marRight w:val="0"/>
                              <w:marTop w:val="0"/>
                              <w:marBottom w:val="0"/>
                              <w:divBdr>
                                <w:top w:val="none" w:sz="0" w:space="0" w:color="auto"/>
                                <w:left w:val="none" w:sz="0" w:space="0" w:color="auto"/>
                                <w:bottom w:val="none" w:sz="0" w:space="0" w:color="auto"/>
                                <w:right w:val="none" w:sz="0" w:space="0" w:color="auto"/>
                              </w:divBdr>
                              <w:divsChild>
                                <w:div w:id="1552957862">
                                  <w:marLeft w:val="0"/>
                                  <w:marRight w:val="0"/>
                                  <w:marTop w:val="0"/>
                                  <w:marBottom w:val="0"/>
                                  <w:divBdr>
                                    <w:top w:val="none" w:sz="0" w:space="0" w:color="auto"/>
                                    <w:left w:val="none" w:sz="0" w:space="0" w:color="auto"/>
                                    <w:bottom w:val="none" w:sz="0" w:space="0" w:color="auto"/>
                                    <w:right w:val="none" w:sz="0" w:space="0" w:color="auto"/>
                                  </w:divBdr>
                                  <w:divsChild>
                                    <w:div w:id="539589580">
                                      <w:marLeft w:val="0"/>
                                      <w:marRight w:val="0"/>
                                      <w:marTop w:val="0"/>
                                      <w:marBottom w:val="0"/>
                                      <w:divBdr>
                                        <w:top w:val="none" w:sz="0" w:space="0" w:color="auto"/>
                                        <w:left w:val="none" w:sz="0" w:space="0" w:color="auto"/>
                                        <w:bottom w:val="none" w:sz="0" w:space="0" w:color="auto"/>
                                        <w:right w:val="none" w:sz="0" w:space="0" w:color="auto"/>
                                      </w:divBdr>
                                      <w:divsChild>
                                        <w:div w:id="1016619886">
                                          <w:marLeft w:val="0"/>
                                          <w:marRight w:val="0"/>
                                          <w:marTop w:val="0"/>
                                          <w:marBottom w:val="0"/>
                                          <w:divBdr>
                                            <w:top w:val="none" w:sz="0" w:space="0" w:color="auto"/>
                                            <w:left w:val="none" w:sz="0" w:space="0" w:color="auto"/>
                                            <w:bottom w:val="none" w:sz="0" w:space="0" w:color="auto"/>
                                            <w:right w:val="none" w:sz="0" w:space="0" w:color="auto"/>
                                          </w:divBdr>
                                          <w:divsChild>
                                            <w:div w:id="1043823343">
                                              <w:marLeft w:val="0"/>
                                              <w:marRight w:val="0"/>
                                              <w:marTop w:val="0"/>
                                              <w:marBottom w:val="0"/>
                                              <w:divBdr>
                                                <w:top w:val="none" w:sz="0" w:space="0" w:color="auto"/>
                                                <w:left w:val="none" w:sz="0" w:space="0" w:color="auto"/>
                                                <w:bottom w:val="none" w:sz="0" w:space="0" w:color="auto"/>
                                                <w:right w:val="none" w:sz="0" w:space="0" w:color="auto"/>
                                              </w:divBdr>
                                              <w:divsChild>
                                                <w:div w:id="1860004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807816952">
          <w:marLeft w:val="0"/>
          <w:marRight w:val="0"/>
          <w:marTop w:val="0"/>
          <w:marBottom w:val="0"/>
          <w:divBdr>
            <w:top w:val="none" w:sz="0" w:space="0" w:color="auto"/>
            <w:left w:val="none" w:sz="0" w:space="0" w:color="auto"/>
            <w:bottom w:val="none" w:sz="0" w:space="0" w:color="auto"/>
            <w:right w:val="none" w:sz="0" w:space="0" w:color="auto"/>
          </w:divBdr>
          <w:divsChild>
            <w:div w:id="972952408">
              <w:marLeft w:val="0"/>
              <w:marRight w:val="0"/>
              <w:marTop w:val="0"/>
              <w:marBottom w:val="0"/>
              <w:divBdr>
                <w:top w:val="none" w:sz="0" w:space="0" w:color="auto"/>
                <w:left w:val="none" w:sz="0" w:space="0" w:color="auto"/>
                <w:bottom w:val="none" w:sz="0" w:space="0" w:color="auto"/>
                <w:right w:val="none" w:sz="0" w:space="0" w:color="auto"/>
              </w:divBdr>
              <w:divsChild>
                <w:div w:id="1353413455">
                  <w:marLeft w:val="0"/>
                  <w:marRight w:val="0"/>
                  <w:marTop w:val="0"/>
                  <w:marBottom w:val="0"/>
                  <w:divBdr>
                    <w:top w:val="none" w:sz="0" w:space="0" w:color="auto"/>
                    <w:left w:val="none" w:sz="0" w:space="0" w:color="auto"/>
                    <w:bottom w:val="none" w:sz="0" w:space="0" w:color="auto"/>
                    <w:right w:val="none" w:sz="0" w:space="0" w:color="auto"/>
                  </w:divBdr>
                  <w:divsChild>
                    <w:div w:id="18105872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74435344">
      <w:bodyDiv w:val="1"/>
      <w:marLeft w:val="0"/>
      <w:marRight w:val="0"/>
      <w:marTop w:val="0"/>
      <w:marBottom w:val="0"/>
      <w:divBdr>
        <w:top w:val="none" w:sz="0" w:space="0" w:color="auto"/>
        <w:left w:val="none" w:sz="0" w:space="0" w:color="auto"/>
        <w:bottom w:val="none" w:sz="0" w:space="0" w:color="auto"/>
        <w:right w:val="none" w:sz="0" w:space="0" w:color="auto"/>
      </w:divBdr>
    </w:div>
    <w:div w:id="587077114">
      <w:bodyDiv w:val="1"/>
      <w:marLeft w:val="0"/>
      <w:marRight w:val="0"/>
      <w:marTop w:val="0"/>
      <w:marBottom w:val="0"/>
      <w:divBdr>
        <w:top w:val="none" w:sz="0" w:space="0" w:color="auto"/>
        <w:left w:val="none" w:sz="0" w:space="0" w:color="auto"/>
        <w:bottom w:val="none" w:sz="0" w:space="0" w:color="auto"/>
        <w:right w:val="none" w:sz="0" w:space="0" w:color="auto"/>
      </w:divBdr>
    </w:div>
    <w:div w:id="607785153">
      <w:bodyDiv w:val="1"/>
      <w:marLeft w:val="0"/>
      <w:marRight w:val="0"/>
      <w:marTop w:val="0"/>
      <w:marBottom w:val="0"/>
      <w:divBdr>
        <w:top w:val="none" w:sz="0" w:space="0" w:color="auto"/>
        <w:left w:val="none" w:sz="0" w:space="0" w:color="auto"/>
        <w:bottom w:val="none" w:sz="0" w:space="0" w:color="auto"/>
        <w:right w:val="none" w:sz="0" w:space="0" w:color="auto"/>
      </w:divBdr>
    </w:div>
    <w:div w:id="622418990">
      <w:bodyDiv w:val="1"/>
      <w:marLeft w:val="0"/>
      <w:marRight w:val="0"/>
      <w:marTop w:val="0"/>
      <w:marBottom w:val="0"/>
      <w:divBdr>
        <w:top w:val="none" w:sz="0" w:space="0" w:color="auto"/>
        <w:left w:val="none" w:sz="0" w:space="0" w:color="auto"/>
        <w:bottom w:val="none" w:sz="0" w:space="0" w:color="auto"/>
        <w:right w:val="none" w:sz="0" w:space="0" w:color="auto"/>
      </w:divBdr>
    </w:div>
    <w:div w:id="632054813">
      <w:bodyDiv w:val="1"/>
      <w:marLeft w:val="0"/>
      <w:marRight w:val="0"/>
      <w:marTop w:val="0"/>
      <w:marBottom w:val="0"/>
      <w:divBdr>
        <w:top w:val="none" w:sz="0" w:space="0" w:color="auto"/>
        <w:left w:val="none" w:sz="0" w:space="0" w:color="auto"/>
        <w:bottom w:val="none" w:sz="0" w:space="0" w:color="auto"/>
        <w:right w:val="none" w:sz="0" w:space="0" w:color="auto"/>
      </w:divBdr>
    </w:div>
    <w:div w:id="636224109">
      <w:bodyDiv w:val="1"/>
      <w:marLeft w:val="0"/>
      <w:marRight w:val="0"/>
      <w:marTop w:val="0"/>
      <w:marBottom w:val="0"/>
      <w:divBdr>
        <w:top w:val="none" w:sz="0" w:space="0" w:color="auto"/>
        <w:left w:val="none" w:sz="0" w:space="0" w:color="auto"/>
        <w:bottom w:val="none" w:sz="0" w:space="0" w:color="auto"/>
        <w:right w:val="none" w:sz="0" w:space="0" w:color="auto"/>
      </w:divBdr>
    </w:div>
    <w:div w:id="720520713">
      <w:bodyDiv w:val="1"/>
      <w:marLeft w:val="0"/>
      <w:marRight w:val="0"/>
      <w:marTop w:val="0"/>
      <w:marBottom w:val="0"/>
      <w:divBdr>
        <w:top w:val="none" w:sz="0" w:space="0" w:color="auto"/>
        <w:left w:val="none" w:sz="0" w:space="0" w:color="auto"/>
        <w:bottom w:val="none" w:sz="0" w:space="0" w:color="auto"/>
        <w:right w:val="none" w:sz="0" w:space="0" w:color="auto"/>
      </w:divBdr>
    </w:div>
    <w:div w:id="733436144">
      <w:bodyDiv w:val="1"/>
      <w:marLeft w:val="0"/>
      <w:marRight w:val="0"/>
      <w:marTop w:val="0"/>
      <w:marBottom w:val="0"/>
      <w:divBdr>
        <w:top w:val="none" w:sz="0" w:space="0" w:color="auto"/>
        <w:left w:val="none" w:sz="0" w:space="0" w:color="auto"/>
        <w:bottom w:val="none" w:sz="0" w:space="0" w:color="auto"/>
        <w:right w:val="none" w:sz="0" w:space="0" w:color="auto"/>
      </w:divBdr>
    </w:div>
    <w:div w:id="742797973">
      <w:bodyDiv w:val="1"/>
      <w:marLeft w:val="0"/>
      <w:marRight w:val="0"/>
      <w:marTop w:val="0"/>
      <w:marBottom w:val="0"/>
      <w:divBdr>
        <w:top w:val="none" w:sz="0" w:space="0" w:color="auto"/>
        <w:left w:val="none" w:sz="0" w:space="0" w:color="auto"/>
        <w:bottom w:val="none" w:sz="0" w:space="0" w:color="auto"/>
        <w:right w:val="none" w:sz="0" w:space="0" w:color="auto"/>
      </w:divBdr>
    </w:div>
    <w:div w:id="806120232">
      <w:bodyDiv w:val="1"/>
      <w:marLeft w:val="0"/>
      <w:marRight w:val="0"/>
      <w:marTop w:val="0"/>
      <w:marBottom w:val="0"/>
      <w:divBdr>
        <w:top w:val="none" w:sz="0" w:space="0" w:color="auto"/>
        <w:left w:val="none" w:sz="0" w:space="0" w:color="auto"/>
        <w:bottom w:val="none" w:sz="0" w:space="0" w:color="auto"/>
        <w:right w:val="none" w:sz="0" w:space="0" w:color="auto"/>
      </w:divBdr>
    </w:div>
    <w:div w:id="815688565">
      <w:bodyDiv w:val="1"/>
      <w:marLeft w:val="0"/>
      <w:marRight w:val="0"/>
      <w:marTop w:val="0"/>
      <w:marBottom w:val="0"/>
      <w:divBdr>
        <w:top w:val="none" w:sz="0" w:space="0" w:color="auto"/>
        <w:left w:val="none" w:sz="0" w:space="0" w:color="auto"/>
        <w:bottom w:val="none" w:sz="0" w:space="0" w:color="auto"/>
        <w:right w:val="none" w:sz="0" w:space="0" w:color="auto"/>
      </w:divBdr>
    </w:div>
    <w:div w:id="844201631">
      <w:bodyDiv w:val="1"/>
      <w:marLeft w:val="0"/>
      <w:marRight w:val="0"/>
      <w:marTop w:val="0"/>
      <w:marBottom w:val="0"/>
      <w:divBdr>
        <w:top w:val="none" w:sz="0" w:space="0" w:color="auto"/>
        <w:left w:val="none" w:sz="0" w:space="0" w:color="auto"/>
        <w:bottom w:val="none" w:sz="0" w:space="0" w:color="auto"/>
        <w:right w:val="none" w:sz="0" w:space="0" w:color="auto"/>
      </w:divBdr>
    </w:div>
    <w:div w:id="870727716">
      <w:bodyDiv w:val="1"/>
      <w:marLeft w:val="0"/>
      <w:marRight w:val="0"/>
      <w:marTop w:val="0"/>
      <w:marBottom w:val="0"/>
      <w:divBdr>
        <w:top w:val="none" w:sz="0" w:space="0" w:color="auto"/>
        <w:left w:val="none" w:sz="0" w:space="0" w:color="auto"/>
        <w:bottom w:val="none" w:sz="0" w:space="0" w:color="auto"/>
        <w:right w:val="none" w:sz="0" w:space="0" w:color="auto"/>
      </w:divBdr>
    </w:div>
    <w:div w:id="873272703">
      <w:bodyDiv w:val="1"/>
      <w:marLeft w:val="0"/>
      <w:marRight w:val="0"/>
      <w:marTop w:val="0"/>
      <w:marBottom w:val="0"/>
      <w:divBdr>
        <w:top w:val="none" w:sz="0" w:space="0" w:color="auto"/>
        <w:left w:val="none" w:sz="0" w:space="0" w:color="auto"/>
        <w:bottom w:val="none" w:sz="0" w:space="0" w:color="auto"/>
        <w:right w:val="none" w:sz="0" w:space="0" w:color="auto"/>
      </w:divBdr>
    </w:div>
    <w:div w:id="886378459">
      <w:bodyDiv w:val="1"/>
      <w:marLeft w:val="0"/>
      <w:marRight w:val="0"/>
      <w:marTop w:val="0"/>
      <w:marBottom w:val="0"/>
      <w:divBdr>
        <w:top w:val="none" w:sz="0" w:space="0" w:color="auto"/>
        <w:left w:val="none" w:sz="0" w:space="0" w:color="auto"/>
        <w:bottom w:val="none" w:sz="0" w:space="0" w:color="auto"/>
        <w:right w:val="none" w:sz="0" w:space="0" w:color="auto"/>
      </w:divBdr>
    </w:div>
    <w:div w:id="927155217">
      <w:bodyDiv w:val="1"/>
      <w:marLeft w:val="0"/>
      <w:marRight w:val="0"/>
      <w:marTop w:val="0"/>
      <w:marBottom w:val="0"/>
      <w:divBdr>
        <w:top w:val="none" w:sz="0" w:space="0" w:color="auto"/>
        <w:left w:val="none" w:sz="0" w:space="0" w:color="auto"/>
        <w:bottom w:val="none" w:sz="0" w:space="0" w:color="auto"/>
        <w:right w:val="none" w:sz="0" w:space="0" w:color="auto"/>
      </w:divBdr>
    </w:div>
    <w:div w:id="955211970">
      <w:bodyDiv w:val="1"/>
      <w:marLeft w:val="0"/>
      <w:marRight w:val="0"/>
      <w:marTop w:val="0"/>
      <w:marBottom w:val="0"/>
      <w:divBdr>
        <w:top w:val="none" w:sz="0" w:space="0" w:color="auto"/>
        <w:left w:val="none" w:sz="0" w:space="0" w:color="auto"/>
        <w:bottom w:val="none" w:sz="0" w:space="0" w:color="auto"/>
        <w:right w:val="none" w:sz="0" w:space="0" w:color="auto"/>
      </w:divBdr>
    </w:div>
    <w:div w:id="956134683">
      <w:bodyDiv w:val="1"/>
      <w:marLeft w:val="0"/>
      <w:marRight w:val="0"/>
      <w:marTop w:val="0"/>
      <w:marBottom w:val="0"/>
      <w:divBdr>
        <w:top w:val="none" w:sz="0" w:space="0" w:color="auto"/>
        <w:left w:val="none" w:sz="0" w:space="0" w:color="auto"/>
        <w:bottom w:val="none" w:sz="0" w:space="0" w:color="auto"/>
        <w:right w:val="none" w:sz="0" w:space="0" w:color="auto"/>
      </w:divBdr>
    </w:div>
    <w:div w:id="964387433">
      <w:bodyDiv w:val="1"/>
      <w:marLeft w:val="0"/>
      <w:marRight w:val="0"/>
      <w:marTop w:val="0"/>
      <w:marBottom w:val="0"/>
      <w:divBdr>
        <w:top w:val="none" w:sz="0" w:space="0" w:color="auto"/>
        <w:left w:val="none" w:sz="0" w:space="0" w:color="auto"/>
        <w:bottom w:val="none" w:sz="0" w:space="0" w:color="auto"/>
        <w:right w:val="none" w:sz="0" w:space="0" w:color="auto"/>
      </w:divBdr>
    </w:div>
    <w:div w:id="965087529">
      <w:bodyDiv w:val="1"/>
      <w:marLeft w:val="0"/>
      <w:marRight w:val="0"/>
      <w:marTop w:val="0"/>
      <w:marBottom w:val="0"/>
      <w:divBdr>
        <w:top w:val="none" w:sz="0" w:space="0" w:color="auto"/>
        <w:left w:val="none" w:sz="0" w:space="0" w:color="auto"/>
        <w:bottom w:val="none" w:sz="0" w:space="0" w:color="auto"/>
        <w:right w:val="none" w:sz="0" w:space="0" w:color="auto"/>
      </w:divBdr>
    </w:div>
    <w:div w:id="1034234339">
      <w:bodyDiv w:val="1"/>
      <w:marLeft w:val="0"/>
      <w:marRight w:val="0"/>
      <w:marTop w:val="0"/>
      <w:marBottom w:val="0"/>
      <w:divBdr>
        <w:top w:val="none" w:sz="0" w:space="0" w:color="auto"/>
        <w:left w:val="none" w:sz="0" w:space="0" w:color="auto"/>
        <w:bottom w:val="none" w:sz="0" w:space="0" w:color="auto"/>
        <w:right w:val="none" w:sz="0" w:space="0" w:color="auto"/>
      </w:divBdr>
    </w:div>
    <w:div w:id="1040591540">
      <w:bodyDiv w:val="1"/>
      <w:marLeft w:val="0"/>
      <w:marRight w:val="0"/>
      <w:marTop w:val="0"/>
      <w:marBottom w:val="0"/>
      <w:divBdr>
        <w:top w:val="none" w:sz="0" w:space="0" w:color="auto"/>
        <w:left w:val="none" w:sz="0" w:space="0" w:color="auto"/>
        <w:bottom w:val="none" w:sz="0" w:space="0" w:color="auto"/>
        <w:right w:val="none" w:sz="0" w:space="0" w:color="auto"/>
      </w:divBdr>
    </w:div>
    <w:div w:id="1059398922">
      <w:bodyDiv w:val="1"/>
      <w:marLeft w:val="0"/>
      <w:marRight w:val="0"/>
      <w:marTop w:val="0"/>
      <w:marBottom w:val="0"/>
      <w:divBdr>
        <w:top w:val="none" w:sz="0" w:space="0" w:color="auto"/>
        <w:left w:val="none" w:sz="0" w:space="0" w:color="auto"/>
        <w:bottom w:val="none" w:sz="0" w:space="0" w:color="auto"/>
        <w:right w:val="none" w:sz="0" w:space="0" w:color="auto"/>
      </w:divBdr>
    </w:div>
    <w:div w:id="1075055164">
      <w:bodyDiv w:val="1"/>
      <w:marLeft w:val="0"/>
      <w:marRight w:val="0"/>
      <w:marTop w:val="0"/>
      <w:marBottom w:val="0"/>
      <w:divBdr>
        <w:top w:val="none" w:sz="0" w:space="0" w:color="auto"/>
        <w:left w:val="none" w:sz="0" w:space="0" w:color="auto"/>
        <w:bottom w:val="none" w:sz="0" w:space="0" w:color="auto"/>
        <w:right w:val="none" w:sz="0" w:space="0" w:color="auto"/>
      </w:divBdr>
    </w:div>
    <w:div w:id="1079450113">
      <w:bodyDiv w:val="1"/>
      <w:marLeft w:val="0"/>
      <w:marRight w:val="0"/>
      <w:marTop w:val="0"/>
      <w:marBottom w:val="0"/>
      <w:divBdr>
        <w:top w:val="none" w:sz="0" w:space="0" w:color="auto"/>
        <w:left w:val="none" w:sz="0" w:space="0" w:color="auto"/>
        <w:bottom w:val="none" w:sz="0" w:space="0" w:color="auto"/>
        <w:right w:val="none" w:sz="0" w:space="0" w:color="auto"/>
      </w:divBdr>
    </w:div>
    <w:div w:id="1157918870">
      <w:bodyDiv w:val="1"/>
      <w:marLeft w:val="0"/>
      <w:marRight w:val="0"/>
      <w:marTop w:val="0"/>
      <w:marBottom w:val="0"/>
      <w:divBdr>
        <w:top w:val="none" w:sz="0" w:space="0" w:color="auto"/>
        <w:left w:val="none" w:sz="0" w:space="0" w:color="auto"/>
        <w:bottom w:val="none" w:sz="0" w:space="0" w:color="auto"/>
        <w:right w:val="none" w:sz="0" w:space="0" w:color="auto"/>
      </w:divBdr>
    </w:div>
    <w:div w:id="1162815754">
      <w:bodyDiv w:val="1"/>
      <w:marLeft w:val="0"/>
      <w:marRight w:val="0"/>
      <w:marTop w:val="0"/>
      <w:marBottom w:val="0"/>
      <w:divBdr>
        <w:top w:val="none" w:sz="0" w:space="0" w:color="auto"/>
        <w:left w:val="none" w:sz="0" w:space="0" w:color="auto"/>
        <w:bottom w:val="none" w:sz="0" w:space="0" w:color="auto"/>
        <w:right w:val="none" w:sz="0" w:space="0" w:color="auto"/>
      </w:divBdr>
    </w:div>
    <w:div w:id="1162817874">
      <w:bodyDiv w:val="1"/>
      <w:marLeft w:val="0"/>
      <w:marRight w:val="0"/>
      <w:marTop w:val="0"/>
      <w:marBottom w:val="0"/>
      <w:divBdr>
        <w:top w:val="none" w:sz="0" w:space="0" w:color="auto"/>
        <w:left w:val="none" w:sz="0" w:space="0" w:color="auto"/>
        <w:bottom w:val="none" w:sz="0" w:space="0" w:color="auto"/>
        <w:right w:val="none" w:sz="0" w:space="0" w:color="auto"/>
      </w:divBdr>
    </w:div>
    <w:div w:id="1163163618">
      <w:bodyDiv w:val="1"/>
      <w:marLeft w:val="0"/>
      <w:marRight w:val="0"/>
      <w:marTop w:val="0"/>
      <w:marBottom w:val="0"/>
      <w:divBdr>
        <w:top w:val="none" w:sz="0" w:space="0" w:color="auto"/>
        <w:left w:val="none" w:sz="0" w:space="0" w:color="auto"/>
        <w:bottom w:val="none" w:sz="0" w:space="0" w:color="auto"/>
        <w:right w:val="none" w:sz="0" w:space="0" w:color="auto"/>
      </w:divBdr>
    </w:div>
    <w:div w:id="1169179036">
      <w:bodyDiv w:val="1"/>
      <w:marLeft w:val="0"/>
      <w:marRight w:val="0"/>
      <w:marTop w:val="0"/>
      <w:marBottom w:val="0"/>
      <w:divBdr>
        <w:top w:val="none" w:sz="0" w:space="0" w:color="auto"/>
        <w:left w:val="none" w:sz="0" w:space="0" w:color="auto"/>
        <w:bottom w:val="none" w:sz="0" w:space="0" w:color="auto"/>
        <w:right w:val="none" w:sz="0" w:space="0" w:color="auto"/>
      </w:divBdr>
    </w:div>
    <w:div w:id="1187450824">
      <w:bodyDiv w:val="1"/>
      <w:marLeft w:val="0"/>
      <w:marRight w:val="0"/>
      <w:marTop w:val="0"/>
      <w:marBottom w:val="0"/>
      <w:divBdr>
        <w:top w:val="none" w:sz="0" w:space="0" w:color="auto"/>
        <w:left w:val="none" w:sz="0" w:space="0" w:color="auto"/>
        <w:bottom w:val="none" w:sz="0" w:space="0" w:color="auto"/>
        <w:right w:val="none" w:sz="0" w:space="0" w:color="auto"/>
      </w:divBdr>
    </w:div>
    <w:div w:id="1237857589">
      <w:bodyDiv w:val="1"/>
      <w:marLeft w:val="0"/>
      <w:marRight w:val="0"/>
      <w:marTop w:val="0"/>
      <w:marBottom w:val="0"/>
      <w:divBdr>
        <w:top w:val="none" w:sz="0" w:space="0" w:color="auto"/>
        <w:left w:val="none" w:sz="0" w:space="0" w:color="auto"/>
        <w:bottom w:val="none" w:sz="0" w:space="0" w:color="auto"/>
        <w:right w:val="none" w:sz="0" w:space="0" w:color="auto"/>
      </w:divBdr>
    </w:div>
    <w:div w:id="1261572516">
      <w:bodyDiv w:val="1"/>
      <w:marLeft w:val="0"/>
      <w:marRight w:val="0"/>
      <w:marTop w:val="0"/>
      <w:marBottom w:val="0"/>
      <w:divBdr>
        <w:top w:val="none" w:sz="0" w:space="0" w:color="auto"/>
        <w:left w:val="none" w:sz="0" w:space="0" w:color="auto"/>
        <w:bottom w:val="none" w:sz="0" w:space="0" w:color="auto"/>
        <w:right w:val="none" w:sz="0" w:space="0" w:color="auto"/>
      </w:divBdr>
    </w:div>
    <w:div w:id="1292902358">
      <w:bodyDiv w:val="1"/>
      <w:marLeft w:val="0"/>
      <w:marRight w:val="0"/>
      <w:marTop w:val="0"/>
      <w:marBottom w:val="0"/>
      <w:divBdr>
        <w:top w:val="none" w:sz="0" w:space="0" w:color="auto"/>
        <w:left w:val="none" w:sz="0" w:space="0" w:color="auto"/>
        <w:bottom w:val="none" w:sz="0" w:space="0" w:color="auto"/>
        <w:right w:val="none" w:sz="0" w:space="0" w:color="auto"/>
      </w:divBdr>
    </w:div>
    <w:div w:id="1294676141">
      <w:bodyDiv w:val="1"/>
      <w:marLeft w:val="0"/>
      <w:marRight w:val="0"/>
      <w:marTop w:val="0"/>
      <w:marBottom w:val="0"/>
      <w:divBdr>
        <w:top w:val="none" w:sz="0" w:space="0" w:color="auto"/>
        <w:left w:val="none" w:sz="0" w:space="0" w:color="auto"/>
        <w:bottom w:val="none" w:sz="0" w:space="0" w:color="auto"/>
        <w:right w:val="none" w:sz="0" w:space="0" w:color="auto"/>
      </w:divBdr>
    </w:div>
    <w:div w:id="1327636317">
      <w:bodyDiv w:val="1"/>
      <w:marLeft w:val="0"/>
      <w:marRight w:val="0"/>
      <w:marTop w:val="0"/>
      <w:marBottom w:val="0"/>
      <w:divBdr>
        <w:top w:val="none" w:sz="0" w:space="0" w:color="auto"/>
        <w:left w:val="none" w:sz="0" w:space="0" w:color="auto"/>
        <w:bottom w:val="none" w:sz="0" w:space="0" w:color="auto"/>
        <w:right w:val="none" w:sz="0" w:space="0" w:color="auto"/>
      </w:divBdr>
    </w:div>
    <w:div w:id="1340160481">
      <w:bodyDiv w:val="1"/>
      <w:marLeft w:val="0"/>
      <w:marRight w:val="0"/>
      <w:marTop w:val="0"/>
      <w:marBottom w:val="0"/>
      <w:divBdr>
        <w:top w:val="none" w:sz="0" w:space="0" w:color="auto"/>
        <w:left w:val="none" w:sz="0" w:space="0" w:color="auto"/>
        <w:bottom w:val="none" w:sz="0" w:space="0" w:color="auto"/>
        <w:right w:val="none" w:sz="0" w:space="0" w:color="auto"/>
      </w:divBdr>
    </w:div>
    <w:div w:id="1357926962">
      <w:bodyDiv w:val="1"/>
      <w:marLeft w:val="0"/>
      <w:marRight w:val="0"/>
      <w:marTop w:val="0"/>
      <w:marBottom w:val="0"/>
      <w:divBdr>
        <w:top w:val="none" w:sz="0" w:space="0" w:color="auto"/>
        <w:left w:val="none" w:sz="0" w:space="0" w:color="auto"/>
        <w:bottom w:val="none" w:sz="0" w:space="0" w:color="auto"/>
        <w:right w:val="none" w:sz="0" w:space="0" w:color="auto"/>
      </w:divBdr>
    </w:div>
    <w:div w:id="1386873848">
      <w:bodyDiv w:val="1"/>
      <w:marLeft w:val="0"/>
      <w:marRight w:val="0"/>
      <w:marTop w:val="0"/>
      <w:marBottom w:val="0"/>
      <w:divBdr>
        <w:top w:val="none" w:sz="0" w:space="0" w:color="auto"/>
        <w:left w:val="none" w:sz="0" w:space="0" w:color="auto"/>
        <w:bottom w:val="none" w:sz="0" w:space="0" w:color="auto"/>
        <w:right w:val="none" w:sz="0" w:space="0" w:color="auto"/>
      </w:divBdr>
    </w:div>
    <w:div w:id="1390300428">
      <w:bodyDiv w:val="1"/>
      <w:marLeft w:val="0"/>
      <w:marRight w:val="0"/>
      <w:marTop w:val="0"/>
      <w:marBottom w:val="0"/>
      <w:divBdr>
        <w:top w:val="none" w:sz="0" w:space="0" w:color="auto"/>
        <w:left w:val="none" w:sz="0" w:space="0" w:color="auto"/>
        <w:bottom w:val="none" w:sz="0" w:space="0" w:color="auto"/>
        <w:right w:val="none" w:sz="0" w:space="0" w:color="auto"/>
      </w:divBdr>
    </w:div>
    <w:div w:id="1399401182">
      <w:bodyDiv w:val="1"/>
      <w:marLeft w:val="0"/>
      <w:marRight w:val="0"/>
      <w:marTop w:val="0"/>
      <w:marBottom w:val="0"/>
      <w:divBdr>
        <w:top w:val="none" w:sz="0" w:space="0" w:color="auto"/>
        <w:left w:val="none" w:sz="0" w:space="0" w:color="auto"/>
        <w:bottom w:val="none" w:sz="0" w:space="0" w:color="auto"/>
        <w:right w:val="none" w:sz="0" w:space="0" w:color="auto"/>
      </w:divBdr>
    </w:div>
    <w:div w:id="1405837751">
      <w:bodyDiv w:val="1"/>
      <w:marLeft w:val="0"/>
      <w:marRight w:val="0"/>
      <w:marTop w:val="0"/>
      <w:marBottom w:val="0"/>
      <w:divBdr>
        <w:top w:val="none" w:sz="0" w:space="0" w:color="auto"/>
        <w:left w:val="none" w:sz="0" w:space="0" w:color="auto"/>
        <w:bottom w:val="none" w:sz="0" w:space="0" w:color="auto"/>
        <w:right w:val="none" w:sz="0" w:space="0" w:color="auto"/>
      </w:divBdr>
    </w:div>
    <w:div w:id="1407336450">
      <w:bodyDiv w:val="1"/>
      <w:marLeft w:val="0"/>
      <w:marRight w:val="0"/>
      <w:marTop w:val="0"/>
      <w:marBottom w:val="0"/>
      <w:divBdr>
        <w:top w:val="none" w:sz="0" w:space="0" w:color="auto"/>
        <w:left w:val="none" w:sz="0" w:space="0" w:color="auto"/>
        <w:bottom w:val="none" w:sz="0" w:space="0" w:color="auto"/>
        <w:right w:val="none" w:sz="0" w:space="0" w:color="auto"/>
      </w:divBdr>
    </w:div>
    <w:div w:id="1443571036">
      <w:bodyDiv w:val="1"/>
      <w:marLeft w:val="0"/>
      <w:marRight w:val="0"/>
      <w:marTop w:val="0"/>
      <w:marBottom w:val="0"/>
      <w:divBdr>
        <w:top w:val="none" w:sz="0" w:space="0" w:color="auto"/>
        <w:left w:val="none" w:sz="0" w:space="0" w:color="auto"/>
        <w:bottom w:val="none" w:sz="0" w:space="0" w:color="auto"/>
        <w:right w:val="none" w:sz="0" w:space="0" w:color="auto"/>
      </w:divBdr>
    </w:div>
    <w:div w:id="1475954409">
      <w:bodyDiv w:val="1"/>
      <w:marLeft w:val="0"/>
      <w:marRight w:val="0"/>
      <w:marTop w:val="0"/>
      <w:marBottom w:val="0"/>
      <w:divBdr>
        <w:top w:val="none" w:sz="0" w:space="0" w:color="auto"/>
        <w:left w:val="none" w:sz="0" w:space="0" w:color="auto"/>
        <w:bottom w:val="none" w:sz="0" w:space="0" w:color="auto"/>
        <w:right w:val="none" w:sz="0" w:space="0" w:color="auto"/>
      </w:divBdr>
    </w:div>
    <w:div w:id="1483817306">
      <w:bodyDiv w:val="1"/>
      <w:marLeft w:val="0"/>
      <w:marRight w:val="0"/>
      <w:marTop w:val="0"/>
      <w:marBottom w:val="0"/>
      <w:divBdr>
        <w:top w:val="none" w:sz="0" w:space="0" w:color="auto"/>
        <w:left w:val="none" w:sz="0" w:space="0" w:color="auto"/>
        <w:bottom w:val="none" w:sz="0" w:space="0" w:color="auto"/>
        <w:right w:val="none" w:sz="0" w:space="0" w:color="auto"/>
      </w:divBdr>
    </w:div>
    <w:div w:id="1501581611">
      <w:bodyDiv w:val="1"/>
      <w:marLeft w:val="0"/>
      <w:marRight w:val="0"/>
      <w:marTop w:val="0"/>
      <w:marBottom w:val="0"/>
      <w:divBdr>
        <w:top w:val="none" w:sz="0" w:space="0" w:color="auto"/>
        <w:left w:val="none" w:sz="0" w:space="0" w:color="auto"/>
        <w:bottom w:val="none" w:sz="0" w:space="0" w:color="auto"/>
        <w:right w:val="none" w:sz="0" w:space="0" w:color="auto"/>
      </w:divBdr>
    </w:div>
    <w:div w:id="1504275959">
      <w:bodyDiv w:val="1"/>
      <w:marLeft w:val="0"/>
      <w:marRight w:val="0"/>
      <w:marTop w:val="0"/>
      <w:marBottom w:val="0"/>
      <w:divBdr>
        <w:top w:val="none" w:sz="0" w:space="0" w:color="auto"/>
        <w:left w:val="none" w:sz="0" w:space="0" w:color="auto"/>
        <w:bottom w:val="none" w:sz="0" w:space="0" w:color="auto"/>
        <w:right w:val="none" w:sz="0" w:space="0" w:color="auto"/>
      </w:divBdr>
    </w:div>
    <w:div w:id="1504315188">
      <w:bodyDiv w:val="1"/>
      <w:marLeft w:val="0"/>
      <w:marRight w:val="0"/>
      <w:marTop w:val="0"/>
      <w:marBottom w:val="0"/>
      <w:divBdr>
        <w:top w:val="none" w:sz="0" w:space="0" w:color="auto"/>
        <w:left w:val="none" w:sz="0" w:space="0" w:color="auto"/>
        <w:bottom w:val="none" w:sz="0" w:space="0" w:color="auto"/>
        <w:right w:val="none" w:sz="0" w:space="0" w:color="auto"/>
      </w:divBdr>
    </w:div>
    <w:div w:id="1519584629">
      <w:bodyDiv w:val="1"/>
      <w:marLeft w:val="0"/>
      <w:marRight w:val="0"/>
      <w:marTop w:val="0"/>
      <w:marBottom w:val="0"/>
      <w:divBdr>
        <w:top w:val="none" w:sz="0" w:space="0" w:color="auto"/>
        <w:left w:val="none" w:sz="0" w:space="0" w:color="auto"/>
        <w:bottom w:val="none" w:sz="0" w:space="0" w:color="auto"/>
        <w:right w:val="none" w:sz="0" w:space="0" w:color="auto"/>
      </w:divBdr>
    </w:div>
    <w:div w:id="1576623995">
      <w:bodyDiv w:val="1"/>
      <w:marLeft w:val="0"/>
      <w:marRight w:val="0"/>
      <w:marTop w:val="0"/>
      <w:marBottom w:val="0"/>
      <w:divBdr>
        <w:top w:val="none" w:sz="0" w:space="0" w:color="auto"/>
        <w:left w:val="none" w:sz="0" w:space="0" w:color="auto"/>
        <w:bottom w:val="none" w:sz="0" w:space="0" w:color="auto"/>
        <w:right w:val="none" w:sz="0" w:space="0" w:color="auto"/>
      </w:divBdr>
    </w:div>
    <w:div w:id="1590888516">
      <w:bodyDiv w:val="1"/>
      <w:marLeft w:val="0"/>
      <w:marRight w:val="0"/>
      <w:marTop w:val="0"/>
      <w:marBottom w:val="0"/>
      <w:divBdr>
        <w:top w:val="none" w:sz="0" w:space="0" w:color="auto"/>
        <w:left w:val="none" w:sz="0" w:space="0" w:color="auto"/>
        <w:bottom w:val="none" w:sz="0" w:space="0" w:color="auto"/>
        <w:right w:val="none" w:sz="0" w:space="0" w:color="auto"/>
      </w:divBdr>
    </w:div>
    <w:div w:id="1599562957">
      <w:bodyDiv w:val="1"/>
      <w:marLeft w:val="0"/>
      <w:marRight w:val="0"/>
      <w:marTop w:val="0"/>
      <w:marBottom w:val="0"/>
      <w:divBdr>
        <w:top w:val="none" w:sz="0" w:space="0" w:color="auto"/>
        <w:left w:val="none" w:sz="0" w:space="0" w:color="auto"/>
        <w:bottom w:val="none" w:sz="0" w:space="0" w:color="auto"/>
        <w:right w:val="none" w:sz="0" w:space="0" w:color="auto"/>
      </w:divBdr>
    </w:div>
    <w:div w:id="1611622914">
      <w:bodyDiv w:val="1"/>
      <w:marLeft w:val="0"/>
      <w:marRight w:val="0"/>
      <w:marTop w:val="0"/>
      <w:marBottom w:val="0"/>
      <w:divBdr>
        <w:top w:val="none" w:sz="0" w:space="0" w:color="auto"/>
        <w:left w:val="none" w:sz="0" w:space="0" w:color="auto"/>
        <w:bottom w:val="none" w:sz="0" w:space="0" w:color="auto"/>
        <w:right w:val="none" w:sz="0" w:space="0" w:color="auto"/>
      </w:divBdr>
    </w:div>
    <w:div w:id="1656497011">
      <w:bodyDiv w:val="1"/>
      <w:marLeft w:val="0"/>
      <w:marRight w:val="0"/>
      <w:marTop w:val="0"/>
      <w:marBottom w:val="0"/>
      <w:divBdr>
        <w:top w:val="none" w:sz="0" w:space="0" w:color="auto"/>
        <w:left w:val="none" w:sz="0" w:space="0" w:color="auto"/>
        <w:bottom w:val="none" w:sz="0" w:space="0" w:color="auto"/>
        <w:right w:val="none" w:sz="0" w:space="0" w:color="auto"/>
      </w:divBdr>
    </w:div>
    <w:div w:id="1680428576">
      <w:bodyDiv w:val="1"/>
      <w:marLeft w:val="0"/>
      <w:marRight w:val="0"/>
      <w:marTop w:val="0"/>
      <w:marBottom w:val="0"/>
      <w:divBdr>
        <w:top w:val="none" w:sz="0" w:space="0" w:color="auto"/>
        <w:left w:val="none" w:sz="0" w:space="0" w:color="auto"/>
        <w:bottom w:val="none" w:sz="0" w:space="0" w:color="auto"/>
        <w:right w:val="none" w:sz="0" w:space="0" w:color="auto"/>
      </w:divBdr>
    </w:div>
    <w:div w:id="1701473220">
      <w:bodyDiv w:val="1"/>
      <w:marLeft w:val="0"/>
      <w:marRight w:val="0"/>
      <w:marTop w:val="0"/>
      <w:marBottom w:val="0"/>
      <w:divBdr>
        <w:top w:val="none" w:sz="0" w:space="0" w:color="auto"/>
        <w:left w:val="none" w:sz="0" w:space="0" w:color="auto"/>
        <w:bottom w:val="none" w:sz="0" w:space="0" w:color="auto"/>
        <w:right w:val="none" w:sz="0" w:space="0" w:color="auto"/>
      </w:divBdr>
    </w:div>
    <w:div w:id="1738627823">
      <w:bodyDiv w:val="1"/>
      <w:marLeft w:val="0"/>
      <w:marRight w:val="0"/>
      <w:marTop w:val="0"/>
      <w:marBottom w:val="0"/>
      <w:divBdr>
        <w:top w:val="none" w:sz="0" w:space="0" w:color="auto"/>
        <w:left w:val="none" w:sz="0" w:space="0" w:color="auto"/>
        <w:bottom w:val="none" w:sz="0" w:space="0" w:color="auto"/>
        <w:right w:val="none" w:sz="0" w:space="0" w:color="auto"/>
      </w:divBdr>
    </w:div>
    <w:div w:id="1770076051">
      <w:bodyDiv w:val="1"/>
      <w:marLeft w:val="0"/>
      <w:marRight w:val="0"/>
      <w:marTop w:val="0"/>
      <w:marBottom w:val="0"/>
      <w:divBdr>
        <w:top w:val="none" w:sz="0" w:space="0" w:color="auto"/>
        <w:left w:val="none" w:sz="0" w:space="0" w:color="auto"/>
        <w:bottom w:val="none" w:sz="0" w:space="0" w:color="auto"/>
        <w:right w:val="none" w:sz="0" w:space="0" w:color="auto"/>
      </w:divBdr>
    </w:div>
    <w:div w:id="1787433007">
      <w:bodyDiv w:val="1"/>
      <w:marLeft w:val="0"/>
      <w:marRight w:val="0"/>
      <w:marTop w:val="0"/>
      <w:marBottom w:val="0"/>
      <w:divBdr>
        <w:top w:val="none" w:sz="0" w:space="0" w:color="auto"/>
        <w:left w:val="none" w:sz="0" w:space="0" w:color="auto"/>
        <w:bottom w:val="none" w:sz="0" w:space="0" w:color="auto"/>
        <w:right w:val="none" w:sz="0" w:space="0" w:color="auto"/>
      </w:divBdr>
    </w:div>
    <w:div w:id="1809545991">
      <w:bodyDiv w:val="1"/>
      <w:marLeft w:val="0"/>
      <w:marRight w:val="0"/>
      <w:marTop w:val="0"/>
      <w:marBottom w:val="0"/>
      <w:divBdr>
        <w:top w:val="none" w:sz="0" w:space="0" w:color="auto"/>
        <w:left w:val="none" w:sz="0" w:space="0" w:color="auto"/>
        <w:bottom w:val="none" w:sz="0" w:space="0" w:color="auto"/>
        <w:right w:val="none" w:sz="0" w:space="0" w:color="auto"/>
      </w:divBdr>
    </w:div>
    <w:div w:id="1829201297">
      <w:bodyDiv w:val="1"/>
      <w:marLeft w:val="0"/>
      <w:marRight w:val="0"/>
      <w:marTop w:val="0"/>
      <w:marBottom w:val="0"/>
      <w:divBdr>
        <w:top w:val="none" w:sz="0" w:space="0" w:color="auto"/>
        <w:left w:val="none" w:sz="0" w:space="0" w:color="auto"/>
        <w:bottom w:val="none" w:sz="0" w:space="0" w:color="auto"/>
        <w:right w:val="none" w:sz="0" w:space="0" w:color="auto"/>
      </w:divBdr>
    </w:div>
    <w:div w:id="1857185983">
      <w:bodyDiv w:val="1"/>
      <w:marLeft w:val="0"/>
      <w:marRight w:val="0"/>
      <w:marTop w:val="0"/>
      <w:marBottom w:val="0"/>
      <w:divBdr>
        <w:top w:val="none" w:sz="0" w:space="0" w:color="auto"/>
        <w:left w:val="none" w:sz="0" w:space="0" w:color="auto"/>
        <w:bottom w:val="none" w:sz="0" w:space="0" w:color="auto"/>
        <w:right w:val="none" w:sz="0" w:space="0" w:color="auto"/>
      </w:divBdr>
    </w:div>
    <w:div w:id="1878856598">
      <w:bodyDiv w:val="1"/>
      <w:marLeft w:val="0"/>
      <w:marRight w:val="0"/>
      <w:marTop w:val="0"/>
      <w:marBottom w:val="0"/>
      <w:divBdr>
        <w:top w:val="none" w:sz="0" w:space="0" w:color="auto"/>
        <w:left w:val="none" w:sz="0" w:space="0" w:color="auto"/>
        <w:bottom w:val="none" w:sz="0" w:space="0" w:color="auto"/>
        <w:right w:val="none" w:sz="0" w:space="0" w:color="auto"/>
      </w:divBdr>
    </w:div>
    <w:div w:id="1935897895">
      <w:bodyDiv w:val="1"/>
      <w:marLeft w:val="0"/>
      <w:marRight w:val="0"/>
      <w:marTop w:val="0"/>
      <w:marBottom w:val="0"/>
      <w:divBdr>
        <w:top w:val="none" w:sz="0" w:space="0" w:color="auto"/>
        <w:left w:val="none" w:sz="0" w:space="0" w:color="auto"/>
        <w:bottom w:val="none" w:sz="0" w:space="0" w:color="auto"/>
        <w:right w:val="none" w:sz="0" w:space="0" w:color="auto"/>
      </w:divBdr>
    </w:div>
    <w:div w:id="1942030372">
      <w:bodyDiv w:val="1"/>
      <w:marLeft w:val="0"/>
      <w:marRight w:val="0"/>
      <w:marTop w:val="0"/>
      <w:marBottom w:val="0"/>
      <w:divBdr>
        <w:top w:val="none" w:sz="0" w:space="0" w:color="auto"/>
        <w:left w:val="none" w:sz="0" w:space="0" w:color="auto"/>
        <w:bottom w:val="none" w:sz="0" w:space="0" w:color="auto"/>
        <w:right w:val="none" w:sz="0" w:space="0" w:color="auto"/>
      </w:divBdr>
    </w:div>
    <w:div w:id="1947999977">
      <w:bodyDiv w:val="1"/>
      <w:marLeft w:val="0"/>
      <w:marRight w:val="0"/>
      <w:marTop w:val="0"/>
      <w:marBottom w:val="0"/>
      <w:divBdr>
        <w:top w:val="none" w:sz="0" w:space="0" w:color="auto"/>
        <w:left w:val="none" w:sz="0" w:space="0" w:color="auto"/>
        <w:bottom w:val="none" w:sz="0" w:space="0" w:color="auto"/>
        <w:right w:val="none" w:sz="0" w:space="0" w:color="auto"/>
      </w:divBdr>
    </w:div>
    <w:div w:id="2000963409">
      <w:bodyDiv w:val="1"/>
      <w:marLeft w:val="0"/>
      <w:marRight w:val="0"/>
      <w:marTop w:val="0"/>
      <w:marBottom w:val="0"/>
      <w:divBdr>
        <w:top w:val="none" w:sz="0" w:space="0" w:color="auto"/>
        <w:left w:val="none" w:sz="0" w:space="0" w:color="auto"/>
        <w:bottom w:val="none" w:sz="0" w:space="0" w:color="auto"/>
        <w:right w:val="none" w:sz="0" w:space="0" w:color="auto"/>
      </w:divBdr>
    </w:div>
    <w:div w:id="2008049022">
      <w:bodyDiv w:val="1"/>
      <w:marLeft w:val="0"/>
      <w:marRight w:val="0"/>
      <w:marTop w:val="0"/>
      <w:marBottom w:val="0"/>
      <w:divBdr>
        <w:top w:val="none" w:sz="0" w:space="0" w:color="auto"/>
        <w:left w:val="none" w:sz="0" w:space="0" w:color="auto"/>
        <w:bottom w:val="none" w:sz="0" w:space="0" w:color="auto"/>
        <w:right w:val="none" w:sz="0" w:space="0" w:color="auto"/>
      </w:divBdr>
    </w:div>
    <w:div w:id="2029794200">
      <w:bodyDiv w:val="1"/>
      <w:marLeft w:val="0"/>
      <w:marRight w:val="0"/>
      <w:marTop w:val="0"/>
      <w:marBottom w:val="0"/>
      <w:divBdr>
        <w:top w:val="none" w:sz="0" w:space="0" w:color="auto"/>
        <w:left w:val="none" w:sz="0" w:space="0" w:color="auto"/>
        <w:bottom w:val="none" w:sz="0" w:space="0" w:color="auto"/>
        <w:right w:val="none" w:sz="0" w:space="0" w:color="auto"/>
      </w:divBdr>
    </w:div>
    <w:div w:id="2044942853">
      <w:bodyDiv w:val="1"/>
      <w:marLeft w:val="0"/>
      <w:marRight w:val="0"/>
      <w:marTop w:val="0"/>
      <w:marBottom w:val="0"/>
      <w:divBdr>
        <w:top w:val="none" w:sz="0" w:space="0" w:color="auto"/>
        <w:left w:val="none" w:sz="0" w:space="0" w:color="auto"/>
        <w:bottom w:val="none" w:sz="0" w:space="0" w:color="auto"/>
        <w:right w:val="none" w:sz="0" w:space="0" w:color="auto"/>
      </w:divBdr>
    </w:div>
    <w:div w:id="2100522023">
      <w:bodyDiv w:val="1"/>
      <w:marLeft w:val="0"/>
      <w:marRight w:val="0"/>
      <w:marTop w:val="0"/>
      <w:marBottom w:val="0"/>
      <w:divBdr>
        <w:top w:val="none" w:sz="0" w:space="0" w:color="auto"/>
        <w:left w:val="none" w:sz="0" w:space="0" w:color="auto"/>
        <w:bottom w:val="none" w:sz="0" w:space="0" w:color="auto"/>
        <w:right w:val="none" w:sz="0" w:space="0" w:color="auto"/>
      </w:divBdr>
    </w:div>
    <w:div w:id="21423809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417</TotalTime>
  <Pages>26</Pages>
  <Words>40959</Words>
  <Characters>233469</Characters>
  <Application>Microsoft Office Word</Application>
  <DocSecurity>0</DocSecurity>
  <Lines>1945</Lines>
  <Paragraphs>5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8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lias Shittu-Gbeko</dc:creator>
  <cp:keywords/>
  <dc:description/>
  <cp:lastModifiedBy>Ilias Shittu-Gbeko</cp:lastModifiedBy>
  <cp:revision>3</cp:revision>
  <dcterms:created xsi:type="dcterms:W3CDTF">2025-02-14T14:48:00Z</dcterms:created>
  <dcterms:modified xsi:type="dcterms:W3CDTF">2025-02-16T23: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wMCuo1JU"/&gt;&lt;style id="http://www.zotero.org/styles/apa" locale="en-GB" hasBibliography="1" bibliographyStyleHasBeenSet="1"/&gt;&lt;prefs&gt;&lt;pref name="fieldType" value="Field"/&gt;&lt;/prefs&gt;&lt;/data&gt;</vt:lpwstr>
  </property>
</Properties>
</file>